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5F4CB28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高漲的停車需求若未妥善管理，易導致停車位不足、校園擁堵及環境負擔加重等問題，進而影響使用者滿意度。因此，如何透過數據驅動的分析與合理的政策規劃，</w:t>
      </w:r>
      <w:r w:rsidR="003D5485">
        <w:rPr>
          <w:rFonts w:hint="eastAsia"/>
        </w:rPr>
        <w:t>是一個校園往智慧校園邁進中，很重要的一個</w:t>
      </w:r>
      <w:r w:rsidR="00064F7E">
        <w:rPr>
          <w:rFonts w:hint="eastAsia"/>
        </w:rPr>
        <w:t>。</w:t>
      </w:r>
    </w:p>
    <w:p w14:paraId="7D968CFC" w14:textId="2C8D562F"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w:t>
      </w:r>
      <w:r w:rsidR="001728D6">
        <w:rPr>
          <w:rFonts w:hint="eastAsia"/>
        </w:rPr>
        <w:t>是一個資源分配的問題</w:t>
      </w:r>
      <w:r w:rsidR="00452797">
        <w:rPr>
          <w:rFonts w:hint="eastAsia"/>
        </w:rPr>
        <w:t>，</w:t>
      </w:r>
      <w:r w:rsidRPr="00064F7E">
        <w:rPr>
          <w:rFonts w:hint="eastAsia"/>
        </w:rPr>
        <w:t>透過透明的停車許可制度，如依據需求或抽籤</w:t>
      </w:r>
      <w:r w:rsidR="001735E1">
        <w:rPr>
          <w:rFonts w:hint="eastAsia"/>
        </w:rPr>
        <w:t>給與不同條件之停車權限</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t>Dynamic Alert Distance Evaluation for C</w:t>
      </w:r>
      <w:r w:rsidR="004270A7">
        <w:rPr>
          <w:szCs w:val="24"/>
        </w:rPr>
        <w:t>onstruction</w:t>
      </w:r>
      <w:r w:rsidRPr="00C92F6E">
        <w:rPr>
          <w:szCs w:val="24"/>
        </w:rPr>
        <w:t xml:space="preserve"> Site Equipment with Virtual Data </w:t>
      </w:r>
      <w:r w:rsidRPr="00C92F6E">
        <w:rPr>
          <w:szCs w:val="24"/>
        </w:rPr>
        <w:lastRenderedPageBreak/>
        <w:t>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r>
        <w:rPr>
          <w:rFonts w:hint="eastAsia"/>
          <w:b/>
          <w:sz w:val="32"/>
          <w:szCs w:val="32"/>
        </w:rPr>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lastRenderedPageBreak/>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F559B4">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F559B4">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F559B4">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F559B4">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F559B4">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F559B4">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F559B4">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F559B4">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F559B4">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F559B4">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F559B4">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F559B4">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F559B4">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F559B4">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F559B4">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F559B4">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F559B4">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F559B4">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F559B4">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F559B4">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F559B4">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F559B4">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F559B4">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F559B4">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F559B4">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F559B4">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F559B4">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F559B4">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F559B4">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F559B4">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F559B4">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F559B4">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F559B4">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F559B4">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F559B4">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F559B4">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F559B4">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F559B4">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F559B4">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F559B4">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F559B4">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F559B4">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F559B4">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F559B4"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8BC6DE4"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3F1C4137" w14:textId="38541E54"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C07479">
        <w:t>強調的是城市是否有創新、企業精神、勞動市場彈性及國際競爭力等特質，能否承接數位化及產業變革的挑戰</w:t>
      </w:r>
      <w:r w:rsidR="00E26C27" w:rsidRPr="00E26C27">
        <w:rPr>
          <w:rFonts w:hint="eastAsia"/>
        </w:rPr>
        <w:t>。</w:t>
      </w:r>
    </w:p>
    <w:p w14:paraId="7CCD3E0D" w14:textId="5AAD66C7" w:rsidR="00580D72" w:rsidRDefault="00580D72" w:rsidP="00093D86">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r w:rsidR="00093D86">
        <w:rPr>
          <w:rFonts w:hint="eastAsia"/>
        </w:rPr>
        <w:t>，</w:t>
      </w:r>
      <w:r w:rsidR="00E26C27" w:rsidRPr="00E26C27">
        <w:rPr>
          <w:rFonts w:hint="eastAsia"/>
        </w:rPr>
        <w:t>強調知識、學習與社會互動的重要性。</w:t>
      </w:r>
    </w:p>
    <w:p w14:paraId="6C2B5CA4" w14:textId="3475FC31"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225B34">
        <w:t>著重於政府的決策效率、公共服務的透明度及市民參與程度</w:t>
      </w:r>
      <w:r w:rsidR="00E26C27" w:rsidRPr="00E26C27">
        <w:rPr>
          <w:rFonts w:hint="eastAsia"/>
        </w:rPr>
        <w:t>，特別是民眾參與城市治理的機制</w:t>
      </w:r>
      <w:r w:rsidR="00962699">
        <w:rPr>
          <w:rFonts w:hint="eastAsia"/>
        </w:rPr>
        <w:t>，並同時關注數位化在政策治理上的應用</w:t>
      </w:r>
      <w:r w:rsidR="00E26C27" w:rsidRPr="00E26C27">
        <w:rPr>
          <w:rFonts w:hint="eastAsia"/>
        </w:rPr>
        <w:t>。</w:t>
      </w:r>
    </w:p>
    <w:p w14:paraId="1CD1B910" w14:textId="0D6EC202"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w:t>
      </w:r>
      <w:r w:rsidR="002461A2">
        <w:rPr>
          <w:rFonts w:hint="eastAsia"/>
        </w:rPr>
        <w:t>面相</w:t>
      </w:r>
      <w:r w:rsidR="00E037A0">
        <w:rPr>
          <w:rFonts w:hint="eastAsia"/>
        </w:rPr>
        <w:t>專注在</w:t>
      </w:r>
      <w:r w:rsidR="00E26C27" w:rsidRPr="00E26C27">
        <w:rPr>
          <w:rFonts w:hint="eastAsia"/>
        </w:rPr>
        <w:t>城市內外的交通與通訊連結性，並結合數位工具以改善移動體驗。</w:t>
      </w:r>
    </w:p>
    <w:p w14:paraId="2DB6B9F5" w14:textId="781C1B9B"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C07479">
        <w:t>與環保、資源利用效率及污染減量相關，常利用感測器與再生能源來達成目標</w:t>
      </w:r>
      <w:r w:rsidR="00E26C27" w:rsidRPr="00E26C27">
        <w:rPr>
          <w:rFonts w:hint="eastAsia"/>
        </w:rPr>
        <w:t>。</w:t>
      </w:r>
    </w:p>
    <w:p w14:paraId="273C3C6E" w14:textId="39A54F0C"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C07479">
        <w:t>與民眾日常生活的安全、健康、文化、休閒及教育水準等相關，並希望透過各種創新服務來提升生活便利性和幸福感</w:t>
      </w:r>
      <w:r w:rsidR="00E26C27"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7" w:name="_Toc202101891"/>
      <w:r>
        <w:rPr>
          <w:rFonts w:hint="eastAsia"/>
        </w:rPr>
        <w:lastRenderedPageBreak/>
        <w:t>智慧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7AACA91E" w:rsidR="00DE5FA0" w:rsidRPr="00DE5FA0" w:rsidRDefault="00DE5FA0" w:rsidP="00DE5FA0">
      <w:pPr>
        <w:ind w:left="240" w:right="240" w:firstLine="480"/>
      </w:pPr>
      <w:r>
        <w:rPr>
          <w:rFonts w:hint="eastAsia"/>
        </w:rPr>
        <w:t>智慧校園（</w:t>
      </w:r>
      <w:r>
        <w:rPr>
          <w:rFonts w:hint="eastAsia"/>
        </w:rPr>
        <w:t>Smart Campus</w:t>
      </w:r>
      <w:r>
        <w:rPr>
          <w:rFonts w:hint="eastAsia"/>
        </w:rPr>
        <w:t>）發展初期的基礎階段，</w:t>
      </w:r>
      <w:r w:rsidR="00A075D6">
        <w:rPr>
          <w:rFonts w:hint="eastAsia"/>
        </w:rPr>
        <w:t>即為</w:t>
      </w:r>
      <w:r w:rsidR="00A075D6">
        <w:rPr>
          <w:rFonts w:hint="eastAsia"/>
        </w:rPr>
        <w:t>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w:t>
      </w:r>
      <w:r>
        <w:rPr>
          <w:rFonts w:hint="eastAsia"/>
        </w:rPr>
        <w:lastRenderedPageBreak/>
        <w:t>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於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清晰、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41FB51B7"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一</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15]</w:t>
      </w:r>
      <w:r w:rsidR="007D413D">
        <w:fldChar w:fldCharType="end"/>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16]</w:t>
      </w:r>
      <w:r w:rsidR="007D413D">
        <w:fldChar w:fldCharType="end"/>
      </w:r>
      <w:r>
        <w:rPr>
          <w:rFonts w:hint="eastAsia"/>
        </w:rPr>
        <w:t>。</w:t>
      </w:r>
    </w:p>
    <w:p w14:paraId="122D41F9" w14:textId="7922B31E"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結合資安防護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17]</w:t>
      </w:r>
      <w:r w:rsidR="007D413D">
        <w:fldChar w:fldCharType="end"/>
      </w:r>
      <w:r>
        <w:rPr>
          <w:rFonts w:hint="eastAsia"/>
        </w:rPr>
        <w:t>。同時也投入學務及行政管理系統的電子化，例如線上選課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r w:rsidRPr="00EC147D">
        <w:rPr>
          <w:rFonts w:hint="eastAsia"/>
          <w:b/>
        </w:rPr>
        <w:t>一</w:t>
      </w:r>
      <w:r w:rsidRPr="00EC147D">
        <w:rPr>
          <w:rFonts w:hint="eastAsia"/>
          <w:b/>
        </w:rPr>
        <w:t xml:space="preserve">) </w:t>
      </w:r>
      <w:r w:rsidRPr="00EC147D">
        <w:rPr>
          <w:rFonts w:hint="eastAsia"/>
          <w:b/>
        </w:rPr>
        <w:t>教學與學習</w:t>
      </w:r>
    </w:p>
    <w:p w14:paraId="71A0AF96" w14:textId="2E51C276"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涯網」便整合學生在校期間的修課記錄、學習成效、社團活動及就業意向，提供師生做為課程安排或輔導決策之參考</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18]</w:t>
      </w:r>
      <w:r w:rsidR="007D413D">
        <w:fldChar w:fldCharType="end"/>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4B4BA10A"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w:t>
      </w:r>
      <w:r>
        <w:rPr>
          <w:rFonts w:hint="eastAsia"/>
        </w:rPr>
        <w:lastRenderedPageBreak/>
        <w:t>化跨單位及產學合作的研發支持。這些基礎設施除服務研究社群之外，也成為校內校務資料分析、校務決策之數據計算能力的重要後盾。</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07CD100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5&lt;/Year&gt;&lt;RecNum&gt;47&lt;/RecNum&gt;&lt;DisplayText&gt;[19]&lt;/DisplayText&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charset="136" size="100%"&gt;</w:instrText>
      </w:r>
      <w:r w:rsidR="00F91F73">
        <w:rPr>
          <w:rFonts w:hint="eastAsia"/>
        </w:rPr>
        <w:instrText>數位轉型白皮書簡報</w:instrText>
      </w:r>
      <w:r w:rsidR="00F91F73">
        <w:rPr>
          <w:rFonts w:hint="eastAsia"/>
        </w:rPr>
        <w:instrText>&lt;/style&gt;&lt;/title&gt;&lt;/titles&gt;&lt;dates&gt;&lt;year&gt;2025&lt;/year&gt;&lt;/dates&gt;&lt;pub-location&gt;&lt;style face="normal" font="default" charset="136" size="100%"&gt;</w:instrText>
      </w:r>
      <w:r w:rsidR="00F91F73">
        <w:rPr>
          <w:rFonts w:hint="eastAsia"/>
        </w:rPr>
        <w:instrText>新竹市</w:instrText>
      </w:r>
      <w:r w:rsidR="00F91F73">
        <w:rPr>
          <w:rFonts w:hint="eastAsia"/>
        </w:rPr>
        <w:instrText>&lt;/style&gt;&lt;/pub-location&gt;&lt;urls&gt;&lt;/urls&gt;&lt;/record&gt;&lt;/Cite&gt;&lt;/EndNote&gt;</w:instrText>
      </w:r>
      <w:r w:rsidR="00F91F73">
        <w:fldChar w:fldCharType="separate"/>
      </w:r>
      <w:r w:rsidR="00F91F73">
        <w:rPr>
          <w:noProof/>
        </w:rPr>
        <w:t>[19]</w:t>
      </w:r>
      <w:r w:rsidR="00F91F73">
        <w:fldChar w:fldCharType="end"/>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925CA6B" w:rsidR="004921BE" w:rsidRDefault="004921BE" w:rsidP="00DB3843">
      <w:pPr>
        <w:ind w:left="240" w:right="240" w:firstLine="480"/>
      </w:pPr>
      <w:r>
        <w:rPr>
          <w:rFonts w:hint="eastAsia"/>
        </w:rPr>
        <w:t>交大建置</w:t>
      </w:r>
      <w:r>
        <w:rPr>
          <w:rFonts w:hint="eastAsia"/>
        </w:rPr>
        <w:t>5G</w:t>
      </w:r>
      <w:r>
        <w:rPr>
          <w:rFonts w:hint="eastAsia"/>
        </w:rPr>
        <w:t>校園專網區、</w:t>
      </w:r>
      <w:r>
        <w:rPr>
          <w:rFonts w:hint="eastAsia"/>
        </w:rPr>
        <w:t>IoT</w:t>
      </w:r>
      <w:r>
        <w:rPr>
          <w:rFonts w:hint="eastAsia"/>
        </w:rPr>
        <w:t>感測系統、能源管理平臺（例如</w:t>
      </w:r>
      <w:proofErr w:type="spellStart"/>
      <w:r>
        <w:rPr>
          <w:rFonts w:hint="eastAsia"/>
        </w:rPr>
        <w:t>iEMS</w:t>
      </w:r>
      <w:proofErr w:type="spellEnd"/>
      <w:r>
        <w:rPr>
          <w:rFonts w:hint="eastAsia"/>
        </w:rPr>
        <w:t>）、</w:t>
      </w:r>
      <w:r>
        <w:rPr>
          <w:rFonts w:hint="eastAsia"/>
        </w:rPr>
        <w:t>AI</w:t>
      </w:r>
      <w:r>
        <w:rPr>
          <w:rFonts w:hint="eastAsia"/>
        </w:rPr>
        <w:t>監控系統，以強化建物及設施的能效管理與資安韌性，邁向永續校園的目標</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size="100%"&gt;1120206&lt;/style&gt;&lt;style face="normal" font="default" charset="136" size="100%"&gt;</w:instrText>
      </w:r>
      <w:r w:rsidR="00F91F73">
        <w:rPr>
          <w:rFonts w:hint="eastAsia"/>
        </w:rPr>
        <w:instrText>數位轉型專案報告</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台灣</w:instrText>
      </w:r>
      <w:r w:rsidR="00F91F73">
        <w:rPr>
          <w:rFonts w:hint="eastAsia"/>
        </w:rPr>
        <w:instrText>&lt;/style&gt;&lt;/pub-location&gt;&lt;urls&gt;&lt;/urls&gt;&lt;/record&gt;&lt;/Cite&gt;&lt;/EndNote&gt;</w:instrText>
      </w:r>
      <w:r w:rsidR="00F91F73">
        <w:fldChar w:fldCharType="separate"/>
      </w:r>
      <w:r w:rsidR="00F91F73">
        <w:rPr>
          <w:noProof/>
        </w:rPr>
        <w:t>[15]</w:t>
      </w:r>
      <w:r w:rsidR="00F91F73">
        <w:fldChar w:fldCharType="end"/>
      </w:r>
      <w:r>
        <w:rPr>
          <w:rFonts w:hint="eastAsia"/>
        </w:rPr>
        <w:t>。由此也展現學校在能源調度、環境監測等方面，逐步結合即時感測資料進行最佳化決策的智慧治理能力。</w:t>
      </w:r>
    </w:p>
    <w:p w14:paraId="5E7E31D1" w14:textId="4F5005BF" w:rsidR="004921BE" w:rsidRDefault="004921BE" w:rsidP="00EC147D">
      <w:pPr>
        <w:ind w:left="240" w:right="240" w:firstLine="480"/>
      </w:pPr>
      <w:r>
        <w:rPr>
          <w:rFonts w:hint="eastAsia"/>
        </w:rPr>
        <w:t>除了上述四個面向，交大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contributors&gt;&lt;titles&gt;&lt;title&gt;&lt;style face="normal" font="default" charset="136" size="100%"&gt;</w:instrText>
      </w:r>
      <w:r w:rsidR="00F91F73">
        <w:rPr>
          <w:rFonts w:hint="eastAsia"/>
        </w:rPr>
        <w:instrText>數位校園年度成果展</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國立陽明交通大學</w:instrText>
      </w:r>
      <w:r w:rsidR="00F91F73">
        <w:rPr>
          <w:rFonts w:hint="eastAsia"/>
        </w:rPr>
        <w:instrText>&lt;/style&gt;&lt;/pub-location&gt;&lt;publisher&gt;&lt;style face="normal" font="default" charset="136" size="100%"&gt;</w:instrText>
      </w:r>
      <w:r w:rsidR="00F91F73">
        <w:rPr>
          <w:rFonts w:hint="eastAsia"/>
        </w:rPr>
        <w:instrText>國立陽明交通大學</w:instrText>
      </w:r>
      <w:r w:rsidR="00F91F73">
        <w:rPr>
          <w:rFonts w:hint="eastAsia"/>
        </w:rPr>
        <w:instrText>&lt;/style&gt;&lt;/publisher&gt;&lt;urls&gt;&lt;/urls&gt;&lt;custom1&gt;&lt;style face="normal" font="default" charset="136" size="100%"&gt;</w:instrText>
      </w:r>
      <w:r w:rsidR="00F91F73">
        <w:rPr>
          <w:rFonts w:hint="eastAsia"/>
        </w:rPr>
        <w:instrText>新竹市</w:instrText>
      </w:r>
      <w:r w:rsidR="00F91F73">
        <w:rPr>
          <w:rFonts w:hint="eastAsia"/>
        </w:rPr>
        <w:instrText>&lt;/style&gt;&lt;/custom1&gt;&lt;/record&gt;&lt;/Cite&gt;&lt;/EndNote&gt;</w:instrText>
      </w:r>
      <w:r w:rsidR="00F91F73">
        <w:fldChar w:fldCharType="separate"/>
      </w:r>
      <w:r w:rsidR="00F91F73">
        <w:rPr>
          <w:noProof/>
        </w:rPr>
        <w:t>[16]</w:t>
      </w:r>
      <w:r w:rsidR="00F91F73">
        <w:fldChar w:fldCharType="end"/>
      </w:r>
      <w:r>
        <w:rPr>
          <w:rFonts w:hint="eastAsia"/>
        </w:rPr>
        <w:t>。</w:t>
      </w:r>
    </w:p>
    <w:p w14:paraId="75EFC54F" w14:textId="29C771BB"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18]</w:t>
      </w:r>
      <w:r w:rsidR="007D413D">
        <w:fldChar w:fldCharType="end"/>
      </w:r>
      <w:r>
        <w:rPr>
          <w:rFonts w:hint="eastAsia"/>
        </w:rPr>
        <w:t>。然而，目前這些系統主要仍以即時進出管理及收費為核心，針對所累積的大量車輛進出資料，尚未進行更深入的行為模式探索或流量預測的分析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lastRenderedPageBreak/>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嵌，將智慧治理融入日常運作</w:t>
      </w:r>
    </w:p>
    <w:p w14:paraId="75C4E7F3" w14:textId="4EAE19C9" w:rsidR="004921BE" w:rsidRDefault="004921BE" w:rsidP="00EC147D">
      <w:pPr>
        <w:ind w:left="240" w:right="240" w:firstLine="480"/>
      </w:pPr>
      <w:r>
        <w:rPr>
          <w:rFonts w:hint="eastAsia"/>
        </w:rPr>
        <w:t>這四個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r>
        <w:rPr>
          <w:rFonts w:hint="eastAsia"/>
        </w:rPr>
        <w:t>此外，國內部分校園或都市也在智慧停車上有值得參考的經驗，例如清華大學在校內導入行動支付與多元感應繳費服務，或新竹市政府設置的智慧路邊停車柱，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r>
        <w:rPr>
          <w:rFonts w:hint="eastAsia"/>
        </w:rPr>
        <w:t>清華大學線上停車繳費</w:t>
      </w:r>
    </w:p>
    <w:p w14:paraId="457AFF8E" w14:textId="09A844EF" w:rsidR="00651824" w:rsidRDefault="00651824" w:rsidP="00651824">
      <w:pPr>
        <w:ind w:left="240" w:right="240" w:firstLine="480"/>
      </w:pPr>
      <w:r>
        <w:rPr>
          <w:rFonts w:hint="eastAsia"/>
        </w:rPr>
        <w:t>以鄰近的清華大學為例，其校園停車管理系統在近年已推動包含線上繳費連結與折抵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券後完成結帳。現場繳費機則配置在校內主要活動熱區</w:t>
      </w:r>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券，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1AF4B5BB" w:rsidR="00264ED9" w:rsidRDefault="00264ED9" w:rsidP="00264ED9">
      <w:pPr>
        <w:ind w:left="240" w:right="240" w:firstLine="480"/>
        <w:jc w:val="center"/>
      </w:pPr>
      <w:r>
        <w:rPr>
          <w:rFonts w:hint="eastAsia"/>
        </w:rPr>
        <w:t>圖</w:t>
      </w:r>
      <w:r>
        <w:rPr>
          <w:rFonts w:hint="eastAsia"/>
        </w:rPr>
        <w:t xml:space="preserve">3-2-1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5479CBD" w:rsidR="008B23E4" w:rsidRDefault="008B23E4" w:rsidP="008B23E4">
      <w:pPr>
        <w:ind w:left="240" w:right="240" w:firstLine="480"/>
        <w:jc w:val="center"/>
      </w:pPr>
      <w:r>
        <w:rPr>
          <w:rFonts w:hint="eastAsia"/>
        </w:rPr>
        <w:t>圖</w:t>
      </w:r>
      <w:r>
        <w:rPr>
          <w:rFonts w:hint="eastAsia"/>
        </w:rPr>
        <w:t>3</w:t>
      </w:r>
      <w:r>
        <w:t>-2-</w:t>
      </w:r>
      <w:r w:rsidR="00264ED9">
        <w:rPr>
          <w:rFonts w:hint="eastAsia"/>
        </w:rPr>
        <w:t>2</w:t>
      </w:r>
      <w:r w:rsidR="006A4134">
        <w:rPr>
          <w:rFonts w:hint="eastAsia"/>
        </w:rPr>
        <w:t xml:space="preserve"> </w:t>
      </w:r>
      <w:r w:rsidR="00C565F3">
        <w:rPr>
          <w:rFonts w:hint="eastAsia"/>
        </w:rPr>
        <w:t>清華大學</w:t>
      </w:r>
      <w:r w:rsidR="006A4134">
        <w:rPr>
          <w:rFonts w:hint="eastAsia"/>
        </w:rPr>
        <w:t>停車線上繳費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18393E89" w14:textId="6720BAA6"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停車柱的管理模式，全面取代傳統人工夾單方式。駕駛人可透過停車柱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後台補登，並支援自動辨識身心障礙或免責車的優惠資格。此外，智慧停車柱會在停車後給予緩衝時間，繳費完成後再提供</w:t>
      </w:r>
      <w:r>
        <w:rPr>
          <w:rFonts w:hint="eastAsia"/>
        </w:rPr>
        <w:t xml:space="preserve"> 5 </w:t>
      </w:r>
      <w:r>
        <w:rPr>
          <w:rFonts w:hint="eastAsia"/>
        </w:rPr>
        <w:t>分鐘的離場寬限，以減少重複收費爭議。部分停車格若不便安裝智慧停車柱，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停車柱透過無紙化、自動化及即時支付機制，提升收費效率與資訊透明度，並兼顧弱勢車主之優惠辨識需求，為都市級路邊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DD4B017" w:rsidR="00BD16BA" w:rsidRDefault="003460F2" w:rsidP="00BD16BA">
      <w:pPr>
        <w:widowControl/>
        <w:spacing w:line="240" w:lineRule="auto"/>
        <w:ind w:leftChars="0" w:left="0" w:rightChars="0" w:right="0" w:firstLineChars="0" w:firstLine="0"/>
        <w:jc w:val="center"/>
      </w:pPr>
      <w:r>
        <w:rPr>
          <w:rFonts w:hint="eastAsia"/>
        </w:rPr>
        <w:t>圖</w:t>
      </w:r>
      <w:r>
        <w:rPr>
          <w:rFonts w:hint="eastAsia"/>
        </w:rPr>
        <w:t>3</w:t>
      </w:r>
      <w:r w:rsidR="00256E83">
        <w:t>-2-</w:t>
      </w:r>
      <w:r>
        <w:t>3</w:t>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FB9F498" w:rsidR="00BD16BA" w:rsidRPr="00C26BEE" w:rsidRDefault="00BD16BA" w:rsidP="00BD16BA">
      <w:pPr>
        <w:widowControl/>
        <w:spacing w:line="240" w:lineRule="auto"/>
        <w:ind w:leftChars="0" w:left="0" w:rightChars="0" w:right="0" w:firstLineChars="0" w:firstLine="0"/>
        <w:jc w:val="center"/>
      </w:pPr>
      <w:r>
        <w:rPr>
          <w:rFonts w:hint="eastAsia"/>
        </w:rPr>
        <w:t>圖</w:t>
      </w:r>
      <w:r>
        <w:rPr>
          <w:rFonts w:hint="eastAsia"/>
        </w:rPr>
        <w:t>3</w:t>
      </w:r>
      <w:r>
        <w:t xml:space="preserve">-2-4 </w:t>
      </w:r>
      <w:r>
        <w:rPr>
          <w:rFonts w:hint="eastAsia"/>
        </w:rPr>
        <w:t>智慧停車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08044391" w14:textId="134D65ED" w:rsidR="001866E8" w:rsidRDefault="00C87C56" w:rsidP="001574D1">
      <w:pPr>
        <w:pStyle w:val="2"/>
        <w:ind w:right="240"/>
      </w:pPr>
      <w:bookmarkStart w:id="54" w:name="_Toc202101895"/>
      <w:r>
        <w:rPr>
          <w:rFonts w:hint="eastAsia"/>
        </w:rPr>
        <w:lastRenderedPageBreak/>
        <w:t>陽明交通大學光復校區</w:t>
      </w:r>
      <w:r w:rsidR="002D64A0">
        <w:rPr>
          <w:rFonts w:hint="eastAsia"/>
        </w:rPr>
        <w:t>交通環境</w:t>
      </w:r>
      <w:bookmarkEnd w:id="54"/>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0A5745B1"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22A15872"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320EBDF0" w14:textId="0C9743B6" w:rsidR="00C22F7A" w:rsidRPr="00C22F7A" w:rsidRDefault="00C22F7A" w:rsidP="00B61E38">
      <w:pPr>
        <w:ind w:left="240" w:right="240" w:firstLine="480"/>
      </w:pPr>
      <w:r>
        <w:rPr>
          <w:rFonts w:hint="eastAsia"/>
        </w:rPr>
        <w:t>根據陽明交通大學光復及博愛校區交通管理</w:t>
      </w:r>
      <w:r w:rsidR="00F34F01">
        <w:rPr>
          <w:rFonts w:hint="eastAsia"/>
        </w:rPr>
        <w:t>細則和</w:t>
      </w:r>
      <w:r w:rsidR="00F34F01">
        <w:rPr>
          <w:rFonts w:hint="eastAsia"/>
        </w:rPr>
        <w:t>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20, 21]</w:t>
      </w:r>
      <w:r w:rsidR="003C7449">
        <w:fldChar w:fldCharType="end"/>
      </w:r>
      <w:r>
        <w:rPr>
          <w:rFonts w:hint="eastAsia"/>
        </w:rPr>
        <w:t>，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1191D91C" w:rsidR="003A07C8" w:rsidRDefault="003A07C8" w:rsidP="002A276F">
      <w:pPr>
        <w:ind w:leftChars="0" w:left="0" w:right="240" w:firstLineChars="0" w:firstLine="0"/>
      </w:pPr>
    </w:p>
    <w:p w14:paraId="2342D241" w14:textId="77777777" w:rsidR="004B4EB8" w:rsidRDefault="004B4EB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4E060354"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22]</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辨資料，與此類政策目標具高度關聯性，未來若結合車辨系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A08EA0F"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r>
        <w:rPr>
          <w:rFonts w:hint="eastAsia"/>
        </w:rPr>
        <w:t>113</w:t>
      </w:r>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FAB7658" w14:textId="18C40FAB"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與降維（</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23]</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24]</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2947B7D" w14:textId="39DBACBE"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25]</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26]</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號與票種對照表進行票種類別補全與修正，處理多年度身分不一致問題。</w:t>
      </w:r>
    </w:p>
    <w:p w14:paraId="7C9C4CC4" w14:textId="5E8C10AA" w:rsidR="0093541A" w:rsidRDefault="0093541A" w:rsidP="0093541A">
      <w:pPr>
        <w:ind w:left="240" w:right="240" w:firstLine="480"/>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勘效果。</w:t>
      </w:r>
    </w:p>
    <w:p w14:paraId="3E68228C" w14:textId="09AB4873" w:rsidR="0093541A" w:rsidRDefault="0093541A" w:rsidP="0093541A">
      <w:pPr>
        <w:pStyle w:val="2"/>
        <w:ind w:right="240"/>
      </w:pPr>
      <w:bookmarkStart w:id="60" w:name="_Toc202101901"/>
      <w:r>
        <w:rPr>
          <w:rFonts w:hint="eastAsia"/>
        </w:rPr>
        <w:t>資料探勘</w:t>
      </w:r>
      <w:bookmarkEnd w:id="60"/>
    </w:p>
    <w:p w14:paraId="1FF50E77" w14:textId="2A587B50" w:rsidR="00986E1F" w:rsidRDefault="00986E1F" w:rsidP="00986E1F">
      <w:pPr>
        <w:ind w:left="240"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27]</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28]</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勘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勘階段的穩定性與效能，更體現資料探勘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lastRenderedPageBreak/>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r w:rsidR="00903034">
        <w:rPr>
          <w:rFonts w:hint="eastAsia"/>
        </w:rPr>
        <w:t>和</w:t>
      </w:r>
      <w:r>
        <w:rPr>
          <w:rFonts w:hint="eastAsia"/>
        </w:rPr>
        <w:t>空值與異常值處理三個階段，以系統性方式建構資料</w:t>
      </w:r>
      <w:r>
        <w:rPr>
          <w:rFonts w:hint="eastAsia"/>
        </w:rPr>
        <w:lastRenderedPageBreak/>
        <w:t>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個時間點在場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在場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r>
        <w:rPr>
          <w:rFonts w:hint="eastAsia"/>
        </w:rPr>
        <w:t>分時</w:t>
      </w:r>
      <w:r>
        <w:t>在場車</w:t>
      </w:r>
      <w:r w:rsidR="00380D3D">
        <w:rPr>
          <w:rFonts w:hint="eastAsia"/>
        </w:rPr>
        <w:t>輛</w:t>
      </w:r>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分時在場車輛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在場車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r>
        <w:rPr>
          <w:rFonts w:hint="eastAsia"/>
        </w:rPr>
        <w:t>空值與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欄位缺值或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為車辨失敗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026568DA" w14:textId="39D1D5F0" w:rsidR="00B671FD" w:rsidRDefault="00331445" w:rsidP="00CA490F">
      <w:pPr>
        <w:ind w:leftChars="200" w:left="480"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5" w:name="_Toc202101906"/>
      <w:r>
        <w:t>各式</w:t>
      </w:r>
      <w:r>
        <w:rPr>
          <w:rFonts w:hint="eastAsia"/>
        </w:rPr>
        <w:t>停車</w:t>
      </w:r>
      <w:r>
        <w:t>流量與時段分析</w:t>
      </w:r>
      <w:bookmarkEnd w:id="65"/>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r>
        <w:rPr>
          <w:rFonts w:hint="eastAsia"/>
        </w:rPr>
        <w:t>利用車辨系統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點在場車輛數的變化過程。此作法相當於「以事件為單位」計算全區的動態在場數量，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6" w:name="_Toc202101907"/>
      <w:r>
        <w:lastRenderedPageBreak/>
        <w:t>周間與假日之停車流量比較</w:t>
      </w:r>
      <w:bookmarkEnd w:id="66"/>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反之，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在場車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r w:rsidRPr="001674E7">
        <w:rPr>
          <w:rFonts w:hint="eastAsia"/>
        </w:rPr>
        <w:t>08:00</w:t>
      </w:r>
      <w:r w:rsidRPr="001674E7">
        <w:rPr>
          <w:rFonts w:hint="eastAsia"/>
        </w:rPr>
        <w:t>–</w:t>
      </w:r>
      <w:r w:rsidRPr="001674E7">
        <w:rPr>
          <w:rFonts w:hint="eastAsia"/>
        </w:rPr>
        <w:t>18:00</w:t>
      </w:r>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平均在場車輛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每日在場車輛數維持</w:t>
      </w:r>
      <w:r w:rsidR="00FF4AE9">
        <w:rPr>
          <w:rFonts w:hint="eastAsia"/>
        </w:rPr>
        <w:t>在</w:t>
      </w:r>
      <w:r w:rsidR="00617B7B">
        <w:t>8</w:t>
      </w:r>
      <w:r w:rsidR="00FF4AE9">
        <w:t>0</w:t>
      </w:r>
      <w:r w:rsidR="00617B7B">
        <w:t>0</w:t>
      </w:r>
      <w:r w:rsidR="00617B7B">
        <w:t>輛以上。相較之下，週末的平均在場車輛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r>
        <w:rPr>
          <w:rFonts w:hint="eastAsia"/>
        </w:rPr>
        <w:t>平均</w:t>
      </w:r>
      <w:r w:rsidR="00F41E89">
        <w:rPr>
          <w:rFonts w:hint="eastAsia"/>
        </w:rPr>
        <w:t>在場</w:t>
      </w:r>
      <w:r>
        <w:rPr>
          <w:rFonts w:hint="eastAsia"/>
        </w:rPr>
        <w:t>車</w:t>
      </w:r>
      <w:r w:rsidR="00CD0130">
        <w:rPr>
          <w:rFonts w:hint="eastAsia"/>
        </w:rPr>
        <w:t>輛</w:t>
      </w:r>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平均</w:t>
      </w:r>
      <w:r w:rsidR="00AC7DA9">
        <w:rPr>
          <w:rFonts w:hint="eastAsia"/>
        </w:rPr>
        <w:t>在場</w:t>
      </w:r>
      <w:r>
        <w:rPr>
          <w:rFonts w:hint="eastAsia"/>
        </w:rPr>
        <w:t>車</w:t>
      </w:r>
      <w:r w:rsidR="00CD0130">
        <w:rPr>
          <w:rFonts w:hint="eastAsia"/>
        </w:rPr>
        <w:t>輛</w:t>
      </w:r>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7" w:name="_Toc202101908"/>
      <w:r>
        <w:rPr>
          <w:rFonts w:hint="eastAsia"/>
        </w:rPr>
        <w:t>季節與月份變化特徵</w:t>
      </w:r>
      <w:bookmarkEnd w:id="6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利用車辨系統所記錄之車輛進出時間，透過差分累加法，還原每一個進出事件發生時的即時在場車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個月份的平均在場車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平均</w:t>
      </w:r>
      <w:r w:rsidR="00AC7DA9">
        <w:rPr>
          <w:rFonts w:hint="eastAsia"/>
        </w:rPr>
        <w:t>在場</w:t>
      </w:r>
      <w:r w:rsidR="00BC0995">
        <w:rPr>
          <w:rFonts w:hint="eastAsia"/>
        </w:rPr>
        <w:t>車</w:t>
      </w:r>
      <w:r w:rsidR="00D772C1">
        <w:rPr>
          <w:rFonts w:hint="eastAsia"/>
        </w:rPr>
        <w:t>輛</w:t>
      </w:r>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平均在場車輛數較高，推測與開學初期或期中考週，以及活動與課程進行密集度較高之因素有關。相對地，一月與七、八月平均車輛數則明顯偏低，此期間恰逢寒暑假，多數學生與教職員休假或返鄉，因而停車需求下降。其他月份如六月及十二月也呈現略微下降趨勢，可能與學期末考試後師生人流減少有關。整體而言，本研究所使用之月份平均在場車輛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8" w:name="_Toc202101909"/>
      <w:r>
        <w:rPr>
          <w:rFonts w:hint="eastAsia"/>
        </w:rPr>
        <w:t>二十四小時時段流量特性</w:t>
      </w:r>
      <w:bookmarkEnd w:id="68"/>
    </w:p>
    <w:p w14:paraId="275993E5" w14:textId="4731F88D" w:rsidR="00B802E1" w:rsidRDefault="00652031" w:rsidP="00B802E1">
      <w:pPr>
        <w:ind w:left="240" w:right="240" w:firstLine="480"/>
      </w:pPr>
      <w:r>
        <w:t>為探討光復校區停車需求在每日不同時段的分布特徵，本研究以同樣基於差分累加法建立之在場車輛時間序列，進一步分析以小時為單位的平均在場車輛數。透過將進出事件時間點轉換為「小時」欄位，將資料依照</w:t>
      </w:r>
      <w:r>
        <w:rPr>
          <w:rFonts w:hint="eastAsia"/>
        </w:rPr>
        <w:t>該小時</w:t>
      </w:r>
      <w:r w:rsidR="00031ED8">
        <w:rPr>
          <w:rFonts w:hint="eastAsia"/>
        </w:rPr>
        <w:t>區間</w:t>
      </w:r>
      <w:r>
        <w:t>進行分組，計算每一時段中所有進出事件觀測點的即時在場車輛數算術平均</w:t>
      </w:r>
      <w:r w:rsidR="00B51378">
        <w:rPr>
          <w:rFonts w:hint="eastAsia"/>
        </w:rPr>
        <w:t>(</w:t>
      </w:r>
      <w:r w:rsidR="00B51378">
        <w:rPr>
          <w:rFonts w:hint="eastAsia"/>
        </w:rPr>
        <w:t>分子為</w:t>
      </w:r>
      <w:r w:rsidR="00B51378">
        <w:t>該小時群組內所有進出事件觀測時的在場車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6 </w:t>
      </w:r>
      <w:r w:rsidR="00D174D8">
        <w:t>時之平均在場車輛數偏低，反映夜間幾乎無顯著的停車需求；自</w:t>
      </w:r>
      <w:r w:rsidR="00D174D8">
        <w:t xml:space="preserve"> 7 </w:t>
      </w:r>
      <w:r w:rsidR="00D174D8">
        <w:t>時起車流快速上升，並於</w:t>
      </w:r>
      <w:r w:rsidR="00D174D8">
        <w:t xml:space="preserve"> 10–15 </w:t>
      </w:r>
      <w:r w:rsidR="00D174D8">
        <w:t>時之間達到最高峰，平均在場車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平均在場車輛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69" w:name="_Toc202101910"/>
      <w:r>
        <w:rPr>
          <w:rFonts w:hint="eastAsia"/>
        </w:rPr>
        <w:t>車位使用壓力與容量比較</w:t>
      </w:r>
      <w:bookmarkEnd w:id="69"/>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最高在場車輛數作為核心指標，搭配停車場總容量</w:t>
      </w:r>
      <w:r>
        <w:rPr>
          <w:rFonts w:hint="eastAsia"/>
        </w:rPr>
        <w:t xml:space="preserve"> 1,475 </w:t>
      </w:r>
      <w:r>
        <w:rPr>
          <w:rFonts w:hint="eastAsia"/>
        </w:rPr>
        <w:t>格，並設計補正邏輯修正因車辨系統錯誤或缺失造成的低估問題。接著進一步觀察尖峰需求逼近供給上限的持續性與週期，並於最後評估補正後尖峰需求對容量規畫的啟發。</w:t>
      </w:r>
    </w:p>
    <w:p w14:paraId="5A4C809E" w14:textId="77777777" w:rsidR="004A2FCA" w:rsidRDefault="004A2FCA" w:rsidP="004A2FCA">
      <w:pPr>
        <w:ind w:left="240" w:right="240" w:firstLine="480"/>
      </w:pPr>
      <w:r>
        <w:rPr>
          <w:rFonts w:hint="eastAsia"/>
        </w:rPr>
        <w:t>針對每日尖峰在場數量的統計，考慮到</w:t>
      </w:r>
      <w:r>
        <w:t>車辨系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r>
        <w:t>09:00–16:00</w:t>
      </w:r>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在場車數作為代表值，確保尖峰瞬間不會被平均稀釋。接著針對每一天，找出該日最高在場車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r w:rsidRPr="000F1A9F">
        <w:rPr>
          <w:rStyle w:val="HTML"/>
          <w:rFonts w:ascii="Times New Roman" w:hAnsi="Times New Roman" w:cs="Times New Roman"/>
        </w:rPr>
        <w:t>daily_error_count.csv</w:t>
      </w:r>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且車辨系統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r>
        <w:rPr>
          <w:rFonts w:hint="eastAsia"/>
        </w:rPr>
        <w:t>–</w:t>
      </w:r>
      <w:r>
        <w:rPr>
          <w:rFonts w:hint="eastAsia"/>
        </w:rPr>
        <w:t xml:space="preserve">15:00 </w:t>
      </w:r>
      <w:r>
        <w:rPr>
          <w:rFonts w:hint="eastAsia"/>
        </w:rPr>
        <w:t>的時段最為明顯。此現象意味若無法調控長時佔用或提高流動率，使用者將持續面臨尋找車位困難、繞行擁堵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最高在場車輛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0" w:name="_Toc202101911"/>
      <w:r>
        <w:rPr>
          <w:rFonts w:hint="eastAsia"/>
        </w:rPr>
        <w:lastRenderedPageBreak/>
        <w:t>停留時間與分時特性</w:t>
      </w:r>
      <w:bookmarkEnd w:id="70"/>
    </w:p>
    <w:p w14:paraId="7DEEF9C4" w14:textId="15A13C8E" w:rsidR="00CD639B" w:rsidRPr="00CD639B" w:rsidRDefault="00CD639B" w:rsidP="00CD639B">
      <w:pPr>
        <w:pStyle w:val="3"/>
        <w:ind w:left="240" w:right="240" w:firstLine="480"/>
      </w:pPr>
      <w:bookmarkStart w:id="71" w:name="_Toc202101912"/>
      <w:r>
        <w:t>校園停車場車輛停留時間分布</w:t>
      </w:r>
      <w:bookmarkEnd w:id="71"/>
    </w:p>
    <w:p w14:paraId="230AE501" w14:textId="1A83B68D" w:rsidR="00CE22EC" w:rsidRDefault="00F3505A" w:rsidP="005171C2">
      <w:pPr>
        <w:ind w:left="240"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進行計算。首先，讀取車辨系統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直方圖，以視覺化呈現車輛停留行為的整體型態。表</w:t>
      </w:r>
      <w:r>
        <w:rPr>
          <w:rFonts w:hint="eastAsia"/>
        </w:rPr>
        <w:t xml:space="preserve"> 4-6-1 </w:t>
      </w:r>
      <w:r>
        <w:rPr>
          <w:rFonts w:hint="eastAsia"/>
        </w:rPr>
        <w:t>示範了停留時間計算及分箱邏輯的範例，其中包含進出時間、計算後的停留分鐘數、轉換為小時的值，以及歸屬的分組區間，以利圖表分析。</w:t>
      </w:r>
    </w:p>
    <w:p w14:paraId="1CD6E057" w14:textId="77777777" w:rsidR="00F3505A" w:rsidRDefault="00F3505A" w:rsidP="00F3505A">
      <w:pPr>
        <w:ind w:left="240" w:right="240" w:firstLine="480"/>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2E25D973" w14:textId="7CAD36B3" w:rsidR="00F3505A" w:rsidRDefault="00CE22EC" w:rsidP="00FB058E">
      <w:pPr>
        <w:ind w:left="240" w:right="240" w:firstLine="480"/>
        <w:jc w:val="center"/>
      </w:pPr>
      <w:r>
        <w:rPr>
          <w:rFonts w:hint="eastAsia"/>
        </w:rPr>
        <w:t>表</w:t>
      </w:r>
      <w:r>
        <w:rPr>
          <w:rFonts w:hint="eastAsia"/>
        </w:rPr>
        <w:t>4</w:t>
      </w:r>
      <w:r>
        <w:t xml:space="preserve">.6.1 </w:t>
      </w:r>
      <w:r>
        <w:rPr>
          <w:rFonts w:hint="eastAsia"/>
        </w:rPr>
        <w:t>停留狀況作圖統計範例</w:t>
      </w:r>
    </w:p>
    <w:p w14:paraId="7E4AAC3D" w14:textId="7DF5C7C7" w:rsidR="00F83FE9" w:rsidRDefault="004B4EB8" w:rsidP="004B4EB8">
      <w:pPr>
        <w:ind w:left="240" w:right="240" w:firstLine="480"/>
      </w:pPr>
      <w:r>
        <w:rPr>
          <w:rFonts w:hint="eastAsia"/>
        </w:rPr>
        <w:t>在視覺化呈現上，本研究採用長條圖標示每個停留時間區間的平均進出紀錄數，並特別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註</w:t>
      </w:r>
      <w:r>
        <w:rPr>
          <w:rFonts w:hint="eastAsia"/>
        </w:rPr>
        <w:t>0</w:t>
      </w:r>
      <w:r>
        <w:rPr>
          <w:rFonts w:hint="eastAsia"/>
        </w:rPr>
        <w:t>–</w:t>
      </w:r>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r w:rsidR="00A16646">
        <w:rPr>
          <w:rFonts w:hint="eastAsia"/>
        </w:rPr>
        <w:t>分析</w:t>
      </w:r>
      <w:r>
        <w:rPr>
          <w:rFonts w:hint="eastAsia"/>
        </w:rPr>
        <w:t>依票種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2" w:name="_Toc202101913"/>
      <w:r>
        <w:rPr>
          <w:rFonts w:hint="eastAsia"/>
        </w:rPr>
        <w:lastRenderedPageBreak/>
        <w:t>不同票種</w:t>
      </w:r>
      <w:r>
        <w:t>停留</w:t>
      </w:r>
      <w:r w:rsidR="00DD6C3D">
        <w:rPr>
          <w:rFonts w:hint="eastAsia"/>
        </w:rPr>
        <w:t>狀況</w:t>
      </w:r>
      <w:r>
        <w:t>分析</w:t>
      </w:r>
      <w:bookmarkEnd w:id="72"/>
    </w:p>
    <w:p w14:paraId="05904307" w14:textId="4AA44B31" w:rsidR="00BA1614" w:rsidRDefault="002B0C0E" w:rsidP="00BA1614">
      <w:pPr>
        <w:ind w:left="240" w:right="240" w:firstLine="480"/>
      </w:pPr>
      <w:r>
        <w:t>根據前面</w:t>
      </w:r>
      <w:r>
        <w:t xml:space="preserve"> 4.6.1 </w:t>
      </w:r>
      <w:r>
        <w:t>的分析，校園停車需求呈現明顯的雙峰型態，分別對應短時臨停需求及長時通勤停車。不同票種之間的核發規範、使用者身份與停車目的，往往會反映在停留時間上，因而需要進一步比較，以評估停車資源配置及票種制度的公平性與有效性。本</w:t>
      </w:r>
      <w:r>
        <w:rPr>
          <w:rFonts w:hint="eastAsia"/>
        </w:rPr>
        <w:t>小</w:t>
      </w:r>
      <w:r>
        <w:t>節以車辨系統所記錄之票種欄位作為分群依據，針對各類票種（教職員長時、學生長時、臨時貴賓票種、優惠計次票種、廠商票種、身心障礙及退休校友等），計算其平均停留時間、分布區間，並繪製直方圖</w:t>
      </w:r>
      <w:r w:rsidR="00C55473">
        <w:rPr>
          <w:rFonts w:hint="eastAsia"/>
        </w:rPr>
        <w:t>以</w:t>
      </w:r>
      <w:r>
        <w:t>觀察不同票種的停留習慣。</w:t>
      </w:r>
    </w:p>
    <w:p w14:paraId="332B953A" w14:textId="2AD87AB5" w:rsidR="009D2CBB" w:rsidRDefault="009D2CBB" w:rsidP="009D2CBB">
      <w:pPr>
        <w:ind w:left="240" w:right="240" w:firstLine="480"/>
      </w:pPr>
      <w:r>
        <w:rPr>
          <w:rFonts w:hint="eastAsia"/>
        </w:rPr>
        <w:t>針對車辨系統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271B73">
      <w:pPr>
        <w:ind w:left="240" w:right="240" w:firstLine="480"/>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29D10212" w:rsidR="00762758" w:rsidRDefault="009D2CBB" w:rsidP="00562762">
      <w:pPr>
        <w:ind w:left="240" w:right="240" w:firstLine="480"/>
      </w:pPr>
      <w:r>
        <w:rPr>
          <w:rFonts w:hint="eastAsia"/>
        </w:rPr>
        <w:t>另外，本研究亦計算各票種停留於</w:t>
      </w:r>
      <w:r>
        <w:rPr>
          <w:rFonts w:hint="eastAsia"/>
        </w:rPr>
        <w:t xml:space="preserve"> 0</w:t>
      </w:r>
      <w:r>
        <w:rPr>
          <w:rFonts w:hint="eastAsia"/>
        </w:rPr>
        <w:t>–</w:t>
      </w:r>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於圖表中標示以輔助解讀。完成分群後，分析腳本再輸出各票種的統計表，包含進出總筆數、平均停留時數及</w:t>
      </w:r>
      <w:r>
        <w:rPr>
          <w:rFonts w:hint="eastAsia"/>
        </w:rPr>
        <w:t xml:space="preserve"> 0</w:t>
      </w:r>
      <w:r>
        <w:rPr>
          <w:rFonts w:hint="eastAsia"/>
        </w:rPr>
        <w:t>–</w:t>
      </w:r>
      <w:r>
        <w:rPr>
          <w:rFonts w:hint="eastAsia"/>
        </w:rPr>
        <w:t xml:space="preserve">16 </w:t>
      </w:r>
      <w:r>
        <w:rPr>
          <w:rFonts w:hint="eastAsia"/>
        </w:rPr>
        <w:t>小時佔比等指標，作為後續管理制度檢討及政策建議的基礎</w:t>
      </w:r>
      <w:r w:rsidR="00562762">
        <w:rPr>
          <w:rFonts w:hint="eastAsia"/>
        </w:rPr>
        <w:t>，如圖</w:t>
      </w:r>
      <w:r w:rsidR="00562762">
        <w:rPr>
          <w:rFonts w:hint="eastAsia"/>
        </w:rPr>
        <w:t>4</w:t>
      </w:r>
      <w:r w:rsidR="00562762">
        <w:t>-6-1</w:t>
      </w:r>
      <w:r w:rsidR="00562762">
        <w:rPr>
          <w:rFonts w:hint="eastAsia"/>
        </w:rPr>
        <w:t>至</w:t>
      </w:r>
      <w:r w:rsidR="00562762">
        <w:rPr>
          <w:rFonts w:hint="eastAsia"/>
        </w:rPr>
        <w:t>4</w:t>
      </w:r>
      <w:r w:rsidR="00562762">
        <w:t>-6-</w:t>
      </w:r>
      <w:r w:rsidR="00562762">
        <w:rPr>
          <w:rFonts w:hint="eastAsia"/>
        </w:rPr>
        <w:t>1</w:t>
      </w:r>
      <w:r w:rsidR="00562762">
        <w:t>4</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937E41A" w14:textId="77777777" w:rsidR="0044400F" w:rsidRPr="00A2371F" w:rsidRDefault="0044400F" w:rsidP="0044400F">
      <w:pPr>
        <w:ind w:leftChars="41" w:left="98" w:right="240" w:firstLineChars="83" w:firstLine="199"/>
        <w:jc w:val="center"/>
      </w:pPr>
      <w:r>
        <w:rPr>
          <w:rFonts w:hint="eastAsia"/>
        </w:rPr>
        <w:t>圖</w:t>
      </w:r>
      <w:r>
        <w:rPr>
          <w:rFonts w:hint="eastAsia"/>
        </w:rPr>
        <w:t>4-</w:t>
      </w:r>
      <w:r>
        <w:t>5-1</w:t>
      </w:r>
      <w:r>
        <w:rPr>
          <w:rFonts w:hint="eastAsia"/>
        </w:rPr>
        <w:t xml:space="preserve"> </w:t>
      </w:r>
      <w:r>
        <w:rPr>
          <w:rFonts w:hint="eastAsia"/>
        </w:rPr>
        <w:t>臨停車</w:t>
      </w:r>
      <w:r>
        <w:rPr>
          <w:rFonts w:hint="eastAsia"/>
        </w:rPr>
        <w:t xml:space="preserve"> </w:t>
      </w:r>
      <w:r>
        <w:rPr>
          <w:rFonts w:hint="eastAsia"/>
        </w:rPr>
        <w:t>票種停留時間統計</w:t>
      </w:r>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73D52C" w14:textId="77777777" w:rsidR="0044400F" w:rsidRPr="00A2371F" w:rsidRDefault="0044400F" w:rsidP="0044400F">
      <w:pPr>
        <w:ind w:leftChars="41" w:left="98" w:right="240" w:firstLineChars="83" w:firstLine="199"/>
        <w:jc w:val="center"/>
      </w:pPr>
      <w:r>
        <w:rPr>
          <w:rFonts w:hint="eastAsia"/>
        </w:rPr>
        <w:t>圖</w:t>
      </w:r>
      <w:r>
        <w:rPr>
          <w:rFonts w:hint="eastAsia"/>
        </w:rPr>
        <w:t>4-</w:t>
      </w:r>
      <w:r>
        <w:t>5-2</w:t>
      </w:r>
      <w:r>
        <w:rPr>
          <w:rFonts w:hint="eastAsia"/>
        </w:rPr>
        <w:t xml:space="preserve"> </w:t>
      </w:r>
      <w:r>
        <w:rPr>
          <w:rFonts w:hint="eastAsia"/>
        </w:rPr>
        <w:t>學生計次汽車</w:t>
      </w:r>
      <w:r>
        <w:rPr>
          <w:rFonts w:hint="eastAsia"/>
        </w:rPr>
        <w:t xml:space="preserve"> </w:t>
      </w:r>
      <w:r>
        <w:rPr>
          <w:rFonts w:hint="eastAsia"/>
        </w:rPr>
        <w:t>票種停留時間統計</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B0F6168" w14:textId="77777777" w:rsidR="0044400F" w:rsidRPr="00A2371F" w:rsidRDefault="0044400F" w:rsidP="0044400F">
      <w:pPr>
        <w:ind w:leftChars="41" w:left="98" w:right="240" w:firstLineChars="83" w:firstLine="199"/>
        <w:jc w:val="center"/>
      </w:pPr>
      <w:r>
        <w:rPr>
          <w:rFonts w:hint="eastAsia"/>
        </w:rPr>
        <w:t>圖</w:t>
      </w:r>
      <w:r>
        <w:rPr>
          <w:rFonts w:hint="eastAsia"/>
        </w:rPr>
        <w:t>4-</w:t>
      </w:r>
      <w:r>
        <w:t>5-3</w:t>
      </w:r>
      <w:r>
        <w:rPr>
          <w:rFonts w:hint="eastAsia"/>
        </w:rPr>
        <w:t xml:space="preserve"> </w:t>
      </w:r>
      <w:r>
        <w:rPr>
          <w:rFonts w:hint="eastAsia"/>
        </w:rPr>
        <w:t>教職員汽車</w:t>
      </w:r>
      <w:r>
        <w:rPr>
          <w:rFonts w:hint="eastAsia"/>
        </w:rPr>
        <w:t xml:space="preserve"> </w:t>
      </w:r>
      <w:r>
        <w:rPr>
          <w:rFonts w:hint="eastAsia"/>
        </w:rPr>
        <w:t>票種停留時間統計</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D8E858F" w14:textId="77777777" w:rsidR="0044400F" w:rsidRPr="00A2371F" w:rsidRDefault="0044400F" w:rsidP="0044400F">
      <w:pPr>
        <w:ind w:leftChars="41" w:left="98" w:right="240" w:firstLineChars="83" w:firstLine="199"/>
        <w:jc w:val="center"/>
      </w:pPr>
      <w:r>
        <w:rPr>
          <w:rFonts w:hint="eastAsia"/>
        </w:rPr>
        <w:t>圖</w:t>
      </w:r>
      <w:r>
        <w:rPr>
          <w:rFonts w:hint="eastAsia"/>
        </w:rPr>
        <w:t>4-</w:t>
      </w:r>
      <w:r>
        <w:t>5-4</w:t>
      </w:r>
      <w:r>
        <w:rPr>
          <w:rFonts w:hint="eastAsia"/>
        </w:rPr>
        <w:t xml:space="preserve"> </w:t>
      </w:r>
      <w:r>
        <w:rPr>
          <w:rFonts w:hint="eastAsia"/>
        </w:rPr>
        <w:t>學生長時汽車</w:t>
      </w:r>
      <w:r>
        <w:rPr>
          <w:rFonts w:hint="eastAsia"/>
        </w:rPr>
        <w:t xml:space="preserve"> </w:t>
      </w:r>
      <w:r>
        <w:rPr>
          <w:rFonts w:hint="eastAsia"/>
        </w:rPr>
        <w:t>票種停留時間統計</w:t>
      </w: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19AC7817" w14:textId="77777777" w:rsidR="0044400F" w:rsidRPr="00A2371F" w:rsidRDefault="0044400F" w:rsidP="0044400F">
      <w:pPr>
        <w:ind w:leftChars="41" w:left="98" w:right="240" w:firstLineChars="83" w:firstLine="199"/>
        <w:jc w:val="center"/>
      </w:pPr>
      <w:r>
        <w:rPr>
          <w:rFonts w:hint="eastAsia"/>
        </w:rPr>
        <w:t>圖</w:t>
      </w:r>
      <w:r>
        <w:rPr>
          <w:rFonts w:hint="eastAsia"/>
        </w:rPr>
        <w:t>4-</w:t>
      </w:r>
      <w:r>
        <w:t>5-5</w:t>
      </w:r>
      <w:r>
        <w:rPr>
          <w:rFonts w:hint="eastAsia"/>
        </w:rPr>
        <w:t xml:space="preserve"> </w:t>
      </w:r>
      <w:r>
        <w:rPr>
          <w:rFonts w:hint="eastAsia"/>
        </w:rPr>
        <w:t>臨時貴賓</w:t>
      </w:r>
      <w:r>
        <w:rPr>
          <w:rFonts w:hint="eastAsia"/>
        </w:rPr>
        <w:t xml:space="preserve"> </w:t>
      </w:r>
      <w:r>
        <w:rPr>
          <w:rFonts w:hint="eastAsia"/>
        </w:rPr>
        <w:t>票種停留時間統計</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A79DA1E" w14:textId="77777777" w:rsidR="0044400F" w:rsidRPr="00A2371F" w:rsidRDefault="0044400F" w:rsidP="0044400F">
      <w:pPr>
        <w:ind w:leftChars="41" w:left="98" w:right="240" w:firstLineChars="83" w:firstLine="199"/>
        <w:jc w:val="center"/>
      </w:pPr>
      <w:r>
        <w:rPr>
          <w:rFonts w:hint="eastAsia"/>
        </w:rPr>
        <w:t>圖</w:t>
      </w:r>
      <w:r>
        <w:rPr>
          <w:rFonts w:hint="eastAsia"/>
        </w:rPr>
        <w:t>4-</w:t>
      </w:r>
      <w:r>
        <w:t>5-6</w:t>
      </w:r>
      <w:r>
        <w:rPr>
          <w:rFonts w:hint="eastAsia"/>
        </w:rPr>
        <w:t xml:space="preserve"> </w:t>
      </w:r>
      <w:r>
        <w:rPr>
          <w:rFonts w:hint="eastAsia"/>
        </w:rPr>
        <w:t>廠商汽車</w:t>
      </w:r>
      <w:r>
        <w:rPr>
          <w:rFonts w:hint="eastAsia"/>
        </w:rPr>
        <w:t xml:space="preserve"> </w:t>
      </w:r>
      <w:r>
        <w:rPr>
          <w:rFonts w:hint="eastAsia"/>
        </w:rPr>
        <w:t>票種停留時間統計</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E351F46" w14:textId="77777777" w:rsidR="0044400F" w:rsidRPr="00A2371F" w:rsidRDefault="0044400F" w:rsidP="0044400F">
      <w:pPr>
        <w:ind w:leftChars="41" w:left="98" w:right="240" w:firstLineChars="83" w:firstLine="199"/>
        <w:jc w:val="center"/>
      </w:pPr>
      <w:r>
        <w:rPr>
          <w:rFonts w:hint="eastAsia"/>
        </w:rPr>
        <w:t>圖</w:t>
      </w:r>
      <w:r>
        <w:rPr>
          <w:rFonts w:hint="eastAsia"/>
        </w:rPr>
        <w:t>4-</w:t>
      </w:r>
      <w:r>
        <w:t>5-7</w:t>
      </w:r>
      <w:r>
        <w:rPr>
          <w:rFonts w:hint="eastAsia"/>
        </w:rPr>
        <w:t xml:space="preserve"> </w:t>
      </w:r>
      <w:r>
        <w:rPr>
          <w:rFonts w:hint="eastAsia"/>
        </w:rPr>
        <w:t>教職員計次汽車</w:t>
      </w:r>
      <w:r>
        <w:rPr>
          <w:rFonts w:hint="eastAsia"/>
        </w:rPr>
        <w:t xml:space="preserve"> </w:t>
      </w:r>
      <w:r>
        <w:rPr>
          <w:rFonts w:hint="eastAsia"/>
        </w:rPr>
        <w:t>票種停留時間統計</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EE2F96" w14:textId="77777777" w:rsidR="0044400F" w:rsidRPr="00A2371F" w:rsidRDefault="0044400F" w:rsidP="0044400F">
      <w:pPr>
        <w:ind w:leftChars="41" w:left="98" w:right="240" w:firstLineChars="83" w:firstLine="199"/>
        <w:jc w:val="center"/>
      </w:pPr>
      <w:r>
        <w:rPr>
          <w:rFonts w:hint="eastAsia"/>
        </w:rPr>
        <w:t>圖</w:t>
      </w:r>
      <w:r>
        <w:rPr>
          <w:rFonts w:hint="eastAsia"/>
        </w:rPr>
        <w:t>4-</w:t>
      </w:r>
      <w:r>
        <w:t>5-8</w:t>
      </w:r>
      <w:r>
        <w:rPr>
          <w:rFonts w:hint="eastAsia"/>
        </w:rPr>
        <w:t xml:space="preserve"> </w:t>
      </w:r>
      <w:r>
        <w:rPr>
          <w:rFonts w:hint="eastAsia"/>
        </w:rPr>
        <w:t>身障優惠</w:t>
      </w:r>
      <w:r>
        <w:rPr>
          <w:rFonts w:hint="eastAsia"/>
        </w:rPr>
        <w:t xml:space="preserve"> </w:t>
      </w:r>
      <w:r>
        <w:rPr>
          <w:rFonts w:hint="eastAsia"/>
        </w:rPr>
        <w:t>票種停留時間統計</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29818271" w14:textId="77777777" w:rsidR="0044400F" w:rsidRPr="00A2371F" w:rsidRDefault="0044400F" w:rsidP="0044400F">
      <w:pPr>
        <w:ind w:leftChars="41" w:left="98" w:right="240" w:firstLineChars="83" w:firstLine="199"/>
        <w:jc w:val="center"/>
      </w:pPr>
      <w:r>
        <w:rPr>
          <w:rFonts w:hint="eastAsia"/>
        </w:rPr>
        <w:t>圖</w:t>
      </w:r>
      <w:r>
        <w:rPr>
          <w:rFonts w:hint="eastAsia"/>
        </w:rPr>
        <w:t>4-</w:t>
      </w:r>
      <w:r>
        <w:t>5-9</w:t>
      </w:r>
      <w:r>
        <w:rPr>
          <w:rFonts w:hint="eastAsia"/>
        </w:rPr>
        <w:t xml:space="preserve"> </w:t>
      </w:r>
      <w:r>
        <w:rPr>
          <w:rFonts w:hint="eastAsia"/>
        </w:rPr>
        <w:t>退休及校友汽車識別證</w:t>
      </w:r>
      <w:r>
        <w:rPr>
          <w:rFonts w:hint="eastAsia"/>
        </w:rPr>
        <w:t xml:space="preserve"> </w:t>
      </w:r>
      <w:r>
        <w:rPr>
          <w:rFonts w:hint="eastAsia"/>
        </w:rPr>
        <w:t>票種停留時間統計</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719F4FD1" w14:textId="77777777" w:rsidR="0044400F" w:rsidRPr="00A2371F" w:rsidRDefault="0044400F" w:rsidP="0044400F">
      <w:pPr>
        <w:ind w:leftChars="41" w:left="98" w:right="240" w:firstLineChars="83" w:firstLine="199"/>
        <w:jc w:val="center"/>
      </w:pPr>
      <w:r>
        <w:rPr>
          <w:rFonts w:hint="eastAsia"/>
        </w:rPr>
        <w:t>圖</w:t>
      </w:r>
      <w:r>
        <w:rPr>
          <w:rFonts w:hint="eastAsia"/>
        </w:rPr>
        <w:t>4-</w:t>
      </w:r>
      <w:r>
        <w:t>5-10</w:t>
      </w:r>
      <w:r>
        <w:rPr>
          <w:rFonts w:hint="eastAsia"/>
        </w:rPr>
        <w:t xml:space="preserve"> </w:t>
      </w:r>
      <w:r>
        <w:rPr>
          <w:rFonts w:hint="eastAsia"/>
        </w:rPr>
        <w:t>在職專班汽車</w:t>
      </w:r>
      <w:r>
        <w:rPr>
          <w:rFonts w:hint="eastAsia"/>
        </w:rPr>
        <w:t xml:space="preserve"> </w:t>
      </w:r>
      <w:r>
        <w:rPr>
          <w:rFonts w:hint="eastAsia"/>
        </w:rPr>
        <w:t>票種停留時間統計</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3631356D" w14:textId="77777777" w:rsidR="0044400F" w:rsidRPr="00A2371F" w:rsidRDefault="0044400F" w:rsidP="0044400F">
      <w:pPr>
        <w:ind w:leftChars="41" w:left="98" w:right="240" w:firstLineChars="83" w:firstLine="199"/>
        <w:jc w:val="center"/>
      </w:pPr>
      <w:r>
        <w:rPr>
          <w:rFonts w:hint="eastAsia"/>
        </w:rPr>
        <w:t>圖</w:t>
      </w:r>
      <w:r>
        <w:rPr>
          <w:rFonts w:hint="eastAsia"/>
        </w:rPr>
        <w:t>4-</w:t>
      </w:r>
      <w:r>
        <w:t>5-11</w:t>
      </w:r>
      <w:r>
        <w:rPr>
          <w:rFonts w:hint="eastAsia"/>
        </w:rPr>
        <w:t xml:space="preserve"> </w:t>
      </w:r>
      <w:r>
        <w:rPr>
          <w:rFonts w:hint="eastAsia"/>
        </w:rPr>
        <w:t>退休及校友臨停</w:t>
      </w:r>
      <w:r>
        <w:rPr>
          <w:rFonts w:hint="eastAsia"/>
        </w:rPr>
        <w:t xml:space="preserve"> </w:t>
      </w:r>
      <w:r>
        <w:rPr>
          <w:rFonts w:hint="eastAsia"/>
        </w:rPr>
        <w:t>票種停留時間統計</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473BEF9" w14:textId="77777777" w:rsidR="0044400F" w:rsidRPr="00A2371F" w:rsidRDefault="0044400F" w:rsidP="0044400F">
      <w:pPr>
        <w:ind w:leftChars="41" w:left="98" w:right="240" w:firstLineChars="83" w:firstLine="199"/>
        <w:jc w:val="center"/>
      </w:pPr>
      <w:r>
        <w:rPr>
          <w:rFonts w:hint="eastAsia"/>
        </w:rPr>
        <w:t>圖</w:t>
      </w:r>
      <w:r>
        <w:rPr>
          <w:rFonts w:hint="eastAsia"/>
        </w:rPr>
        <w:t>4-</w:t>
      </w:r>
      <w:r>
        <w:t>5-12</w:t>
      </w:r>
      <w:r>
        <w:rPr>
          <w:rFonts w:hint="eastAsia"/>
        </w:rPr>
        <w:t xml:space="preserve"> </w:t>
      </w:r>
      <w:r>
        <w:rPr>
          <w:rFonts w:hint="eastAsia"/>
        </w:rPr>
        <w:t>互惠車輛</w:t>
      </w:r>
      <w:r>
        <w:rPr>
          <w:rFonts w:hint="eastAsia"/>
        </w:rPr>
        <w:t xml:space="preserve"> </w:t>
      </w:r>
      <w:r>
        <w:rPr>
          <w:rFonts w:hint="eastAsia"/>
        </w:rPr>
        <w:t>票種停留時間統計</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728D245" w14:textId="77777777" w:rsidR="0044400F" w:rsidRPr="00A2371F" w:rsidRDefault="0044400F" w:rsidP="0044400F">
      <w:pPr>
        <w:ind w:leftChars="41" w:left="98" w:right="240" w:firstLineChars="83" w:firstLine="199"/>
        <w:jc w:val="center"/>
      </w:pPr>
      <w:r>
        <w:rPr>
          <w:rFonts w:hint="eastAsia"/>
        </w:rPr>
        <w:t>圖</w:t>
      </w:r>
      <w:r>
        <w:rPr>
          <w:rFonts w:hint="eastAsia"/>
        </w:rPr>
        <w:t>4-</w:t>
      </w:r>
      <w:r>
        <w:t>5-13</w:t>
      </w:r>
      <w:r>
        <w:rPr>
          <w:rFonts w:hint="eastAsia"/>
        </w:rPr>
        <w:t xml:space="preserve"> </w:t>
      </w:r>
      <w:r>
        <w:rPr>
          <w:rFonts w:hint="eastAsia"/>
        </w:rPr>
        <w:t>長時廠商汽車</w:t>
      </w:r>
      <w:r>
        <w:rPr>
          <w:rFonts w:hint="eastAsia"/>
        </w:rPr>
        <w:t xml:space="preserve"> </w:t>
      </w:r>
      <w:r>
        <w:rPr>
          <w:rFonts w:hint="eastAsia"/>
        </w:rPr>
        <w:t>票種停留時間統計</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6E83C4AA" w14:textId="77777777" w:rsidR="0044400F" w:rsidRPr="00A2371F" w:rsidRDefault="0044400F" w:rsidP="0044400F">
      <w:pPr>
        <w:ind w:leftChars="41" w:left="98" w:right="240" w:firstLineChars="83" w:firstLine="199"/>
        <w:jc w:val="center"/>
      </w:pPr>
      <w:r>
        <w:rPr>
          <w:rFonts w:hint="eastAsia"/>
        </w:rPr>
        <w:t>圖</w:t>
      </w:r>
      <w:r>
        <w:rPr>
          <w:rFonts w:hint="eastAsia"/>
        </w:rPr>
        <w:t>4-</w:t>
      </w:r>
      <w:r>
        <w:t>5-14</w:t>
      </w:r>
      <w:r>
        <w:rPr>
          <w:rFonts w:hint="eastAsia"/>
        </w:rPr>
        <w:t xml:space="preserve"> </w:t>
      </w:r>
      <w:r>
        <w:rPr>
          <w:rFonts w:hint="eastAsia"/>
        </w:rPr>
        <w:t>特殊入校汽車</w:t>
      </w:r>
      <w:r>
        <w:rPr>
          <w:rFonts w:hint="eastAsia"/>
        </w:rPr>
        <w:t xml:space="preserve"> </w:t>
      </w:r>
      <w:r>
        <w:rPr>
          <w:rFonts w:hint="eastAsia"/>
        </w:rPr>
        <w:t>票種停留時間統計</w:t>
      </w:r>
    </w:p>
    <w:p w14:paraId="11BEA53C" w14:textId="77777777" w:rsidR="00F83FE9" w:rsidRPr="0044400F" w:rsidRDefault="00F83FE9" w:rsidP="0044400F">
      <w:pPr>
        <w:ind w:leftChars="41" w:left="98" w:right="240" w:firstLineChars="83" w:firstLine="199"/>
      </w:pPr>
    </w:p>
    <w:p w14:paraId="7A1FED7A" w14:textId="35E64979" w:rsidR="000D18D9" w:rsidRDefault="000D18D9" w:rsidP="000D18D9">
      <w:pPr>
        <w:ind w:left="240" w:right="240" w:firstLine="48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73" w:name="_Toc202101914"/>
      <w:r w:rsidRPr="000D7672">
        <w:rPr>
          <w:rFonts w:hint="eastAsia"/>
          <w:szCs w:val="32"/>
        </w:rPr>
        <w:lastRenderedPageBreak/>
        <w:t>第五章　結論與未來展望</w:t>
      </w:r>
      <w:bookmarkEnd w:id="73"/>
    </w:p>
    <w:p w14:paraId="66D8BF08" w14:textId="6A6B325D" w:rsidR="009A07DE" w:rsidRDefault="009A07DE" w:rsidP="009A07DE">
      <w:pPr>
        <w:pStyle w:val="2"/>
        <w:ind w:right="240"/>
      </w:pPr>
      <w:bookmarkStart w:id="74" w:name="_Toc202101915"/>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2101916"/>
      <w:r w:rsidRPr="001D337F">
        <w:rPr>
          <w:rFonts w:hint="eastAsia"/>
        </w:rPr>
        <w:lastRenderedPageBreak/>
        <w:t>未來展望</w:t>
      </w:r>
      <w:bookmarkEnd w:id="75"/>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2101917"/>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7" w:name="_Toc202101918"/>
      <w:r w:rsidRPr="001D337F">
        <w:rPr>
          <w:rFonts w:hint="eastAsia"/>
          <w:b/>
          <w:sz w:val="32"/>
          <w:szCs w:val="32"/>
        </w:rPr>
        <w:lastRenderedPageBreak/>
        <w:t>參考文獻</w:t>
      </w:r>
      <w:bookmarkEnd w:id="77"/>
    </w:p>
    <w:p w14:paraId="6035C836" w14:textId="77777777" w:rsidR="00F34F01" w:rsidRPr="00F34F01" w:rsidRDefault="006F6002" w:rsidP="00F34F01">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F34F01" w:rsidRPr="00F34F01">
        <w:t>[1]</w:t>
      </w:r>
      <w:r w:rsidR="00F34F01" w:rsidRPr="00F34F01">
        <w:tab/>
        <w:t xml:space="preserve">K. S. Wojciech Kozłowski, "Smart City: Definitions, Dimensions, and Initiatives," </w:t>
      </w:r>
      <w:r w:rsidR="00F34F01" w:rsidRPr="00F34F01">
        <w:rPr>
          <w:i/>
        </w:rPr>
        <w:t xml:space="preserve">European Research Studies Journal, </w:t>
      </w:r>
      <w:r w:rsidR="00F34F01" w:rsidRPr="00F34F01">
        <w:t>vol. Volume XXIV, Special Issue 3, 2021, pp. 509–520, 2021.</w:t>
      </w:r>
    </w:p>
    <w:p w14:paraId="2DD84570" w14:textId="77777777" w:rsidR="00F34F01" w:rsidRPr="00F34F01" w:rsidRDefault="00F34F01" w:rsidP="00F34F01">
      <w:pPr>
        <w:pStyle w:val="EndNoteBibliography"/>
        <w:ind w:left="240" w:right="240" w:firstLine="480"/>
      </w:pPr>
      <w:r w:rsidRPr="00F34F01">
        <w:t>[2]</w:t>
      </w:r>
      <w:r w:rsidRPr="00F34F01">
        <w:tab/>
        <w:t xml:space="preserve">V. Albino, U. Berardi, and R. M. Dangelico, "Smart Cities: Definitions, Dimensions, Performance, and Initiatives," </w:t>
      </w:r>
      <w:r w:rsidRPr="00F34F01">
        <w:rPr>
          <w:i/>
        </w:rPr>
        <w:t xml:space="preserve">Journal of Urban Technology, </w:t>
      </w:r>
      <w:r w:rsidRPr="00F34F01">
        <w:t>vol. 22, no. 1, pp. 3-21, 2015, doi: 10.1080/10630732.2014.942092.</w:t>
      </w:r>
    </w:p>
    <w:p w14:paraId="6E65FD3F" w14:textId="77777777" w:rsidR="00F34F01" w:rsidRPr="00F34F01" w:rsidRDefault="00F34F01" w:rsidP="00F34F01">
      <w:pPr>
        <w:pStyle w:val="EndNoteBibliography"/>
        <w:ind w:left="240" w:right="240" w:firstLine="480"/>
      </w:pPr>
      <w:r w:rsidRPr="00F34F01">
        <w:t>[3]</w:t>
      </w:r>
      <w:r w:rsidRPr="00F34F01">
        <w:tab/>
        <w:t>C. Harrison</w:t>
      </w:r>
      <w:r w:rsidRPr="00F34F01">
        <w:rPr>
          <w:i/>
        </w:rPr>
        <w:t xml:space="preserve"> et al.</w:t>
      </w:r>
      <w:r w:rsidRPr="00F34F01">
        <w:t xml:space="preserve">, "Foundations for Smarter Cities," </w:t>
      </w:r>
      <w:r w:rsidRPr="00F34F01">
        <w:rPr>
          <w:i/>
        </w:rPr>
        <w:t xml:space="preserve">IBM Journal of Research and Development, </w:t>
      </w:r>
      <w:r w:rsidRPr="00F34F01">
        <w:t>vol. 54, no. 4, pp. 1-16, 2010, doi: 10.1147/jrd.2010.2048257.</w:t>
      </w:r>
    </w:p>
    <w:p w14:paraId="7FACA635" w14:textId="77777777" w:rsidR="00F34F01" w:rsidRPr="00F34F01" w:rsidRDefault="00F34F01" w:rsidP="00F34F01">
      <w:pPr>
        <w:pStyle w:val="EndNoteBibliography"/>
        <w:ind w:left="240" w:right="240" w:firstLine="480"/>
      </w:pPr>
      <w:r w:rsidRPr="00F34F01">
        <w:t>[4]</w:t>
      </w:r>
      <w:r w:rsidRPr="00F34F01">
        <w:tab/>
        <w:t xml:space="preserve">C. Yin, Z. Xiong, H. Chen, J. Wang, D. Cooper, and B. David, "A literature survey on smart cities," </w:t>
      </w:r>
      <w:r w:rsidRPr="00F34F01">
        <w:rPr>
          <w:i/>
        </w:rPr>
        <w:t xml:space="preserve">Science China Information Sciences, </w:t>
      </w:r>
      <w:r w:rsidRPr="00F34F01">
        <w:t>vol. 58, no. 10, pp. 1-18, 2015, doi: 10.1007/s11432-015-5397-4.</w:t>
      </w:r>
    </w:p>
    <w:p w14:paraId="65EBB240" w14:textId="44B694B9" w:rsidR="00F34F01" w:rsidRPr="00F34F01" w:rsidRDefault="00F34F01" w:rsidP="00F34F01">
      <w:pPr>
        <w:pStyle w:val="EndNoteBibliography"/>
        <w:ind w:left="240" w:right="240" w:firstLine="480"/>
      </w:pPr>
      <w:r w:rsidRPr="00F34F01">
        <w:t>[5]</w:t>
      </w:r>
      <w:r w:rsidRPr="00F34F01">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97" w:history="1">
        <w:r w:rsidRPr="00F34F01">
          <w:rPr>
            <w:rStyle w:val="a5"/>
          </w:rPr>
          <w:t>http://www.smart-cities.eu/download/smart_cities_final_report.pdf</w:t>
        </w:r>
      </w:hyperlink>
    </w:p>
    <w:p w14:paraId="0A751AD6" w14:textId="77777777" w:rsidR="00F34F01" w:rsidRPr="00F34F01" w:rsidRDefault="00F34F01" w:rsidP="00F34F01">
      <w:pPr>
        <w:pStyle w:val="EndNoteBibliography"/>
        <w:ind w:left="240" w:right="240" w:firstLine="480"/>
      </w:pPr>
      <w:r w:rsidRPr="00F34F01">
        <w:t>[6]</w:t>
      </w:r>
      <w:r w:rsidRPr="00F34F01">
        <w:tab/>
        <w:t xml:space="preserve">K. Polin, T. Yigitcanlar, M. Limb, and T. Washington, "The Making of Smart Campus: A Review and Conceptual Framework," </w:t>
      </w:r>
      <w:r w:rsidRPr="00F34F01">
        <w:rPr>
          <w:i/>
        </w:rPr>
        <w:t xml:space="preserve">Buildings, </w:t>
      </w:r>
      <w:r w:rsidRPr="00F34F01">
        <w:t>vol. 13, no. 4, 2023, doi: 10.3390/buildings13040891.</w:t>
      </w:r>
    </w:p>
    <w:p w14:paraId="30EAE34F" w14:textId="77777777" w:rsidR="00F34F01" w:rsidRPr="00F34F01" w:rsidRDefault="00F34F01" w:rsidP="00F34F01">
      <w:pPr>
        <w:pStyle w:val="EndNoteBibliography"/>
        <w:ind w:left="240" w:right="240" w:firstLine="480"/>
      </w:pPr>
      <w:r w:rsidRPr="00F34F01">
        <w:t>[7]</w:t>
      </w:r>
      <w:r w:rsidRPr="00F34F01">
        <w:tab/>
        <w:t xml:space="preserve">Z. Y. Dong, Y. Zhang, C. Yip, S. Swift, and K. Beswick, "Smart campus: definition, framework, technologies, and services," </w:t>
      </w:r>
      <w:r w:rsidRPr="00F34F01">
        <w:rPr>
          <w:i/>
        </w:rPr>
        <w:t xml:space="preserve">IET Smart Cities, </w:t>
      </w:r>
      <w:r w:rsidRPr="00F34F01">
        <w:t>vol. 2, no. 1, pp. 43-54, 2020, doi: 10.1049/iet-smc.2019.0072.</w:t>
      </w:r>
    </w:p>
    <w:p w14:paraId="6E551887" w14:textId="77777777" w:rsidR="00F34F01" w:rsidRPr="00F34F01" w:rsidRDefault="00F34F01" w:rsidP="00F34F01">
      <w:pPr>
        <w:pStyle w:val="EndNoteBibliography"/>
        <w:ind w:left="240" w:right="240" w:firstLine="480"/>
      </w:pPr>
      <w:r w:rsidRPr="00F34F01">
        <w:t>[8]</w:t>
      </w:r>
      <w:r w:rsidRPr="00F34F01">
        <w:tab/>
        <w:t>J. W. P. Ng, N. Azarmi, M. Leida, F. Saffre, A. Afzal, and P. D. Yoo, "The Intelligent Campus (iCampus): End-to-End Learning Lifecycle of a Knowledge Ecosystem," presented at the 2010 Sixth International Conference on Intelligent Environments, 2010.</w:t>
      </w:r>
    </w:p>
    <w:p w14:paraId="798B96D8" w14:textId="77777777" w:rsidR="00F34F01" w:rsidRPr="00F34F01" w:rsidRDefault="00F34F01" w:rsidP="00F34F01">
      <w:pPr>
        <w:pStyle w:val="EndNoteBibliography"/>
        <w:ind w:left="240" w:right="240" w:firstLine="480"/>
      </w:pPr>
      <w:r w:rsidRPr="00F34F01">
        <w:t>[9]</w:t>
      </w:r>
      <w:r w:rsidRPr="00F34F01">
        <w:tab/>
        <w:t xml:space="preserve">H. Ullah, M. Khan, I. Hussain, I. Ullah, P. Uthansakul, and N. Khan, "An Optimal Energy Management System for University Campus Using the Hybrid Firefly Lion Algorithm (FLA)," </w:t>
      </w:r>
      <w:r w:rsidRPr="00F34F01">
        <w:rPr>
          <w:i/>
        </w:rPr>
        <w:t xml:space="preserve">Energies, </w:t>
      </w:r>
      <w:r w:rsidRPr="00F34F01">
        <w:t>vol. 14, no. 19, 2021, doi: 10.3390/en14196028.</w:t>
      </w:r>
    </w:p>
    <w:p w14:paraId="53F4D367" w14:textId="77777777" w:rsidR="00F34F01" w:rsidRPr="00F34F01" w:rsidRDefault="00F34F01" w:rsidP="00F34F01">
      <w:pPr>
        <w:pStyle w:val="EndNoteBibliography"/>
        <w:ind w:left="240" w:right="240" w:firstLine="480"/>
      </w:pPr>
      <w:r w:rsidRPr="00F34F01">
        <w:t>[10]</w:t>
      </w:r>
      <w:r w:rsidRPr="00F34F01">
        <w:tab/>
        <w:t xml:space="preserve">W. A. Jabbar, C. W. Wei, N. A. A. M. Azmi, and N. A. Haironnazli, "An IoT Raspberry Pi-based parking management system for smart campus," </w:t>
      </w:r>
      <w:r w:rsidRPr="00F34F01">
        <w:rPr>
          <w:i/>
        </w:rPr>
        <w:t xml:space="preserve">Internet of Things, </w:t>
      </w:r>
      <w:r w:rsidRPr="00F34F01">
        <w:t>vol. 14, 2021, doi: 10.1016/j.iot.2021.100387.</w:t>
      </w:r>
    </w:p>
    <w:p w14:paraId="5AC38338" w14:textId="77777777" w:rsidR="00F34F01" w:rsidRPr="00F34F01" w:rsidRDefault="00F34F01" w:rsidP="00F34F01">
      <w:pPr>
        <w:pStyle w:val="EndNoteBibliography"/>
        <w:ind w:left="240" w:right="240" w:firstLine="480"/>
      </w:pPr>
      <w:r w:rsidRPr="00F34F01">
        <w:t>[11]</w:t>
      </w:r>
      <w:r w:rsidRPr="00F34F01">
        <w:tab/>
        <w:t xml:space="preserve">S. J. a. D. Chawla, "A Smart Education Model for Future Learning and Teaching Using IoT," in </w:t>
      </w:r>
      <w:r w:rsidRPr="00F34F01">
        <w:rPr>
          <w:i/>
        </w:rPr>
        <w:t>Information and Communication Technology for Intelligent Systems</w:t>
      </w:r>
      <w:r w:rsidRPr="00F34F01">
        <w:t xml:space="preserve">, vol. 196, P. N. M. T. Senjyu, T. Perumal, A. Joshi Ed., no. Smart Innovation, </w:t>
      </w:r>
      <w:r w:rsidRPr="00F34F01">
        <w:lastRenderedPageBreak/>
        <w:t>Systems and Technologies). Singapore: Springer Nature Singapore, 2021, pp. 67-73.</w:t>
      </w:r>
    </w:p>
    <w:p w14:paraId="5A47BED4" w14:textId="77777777" w:rsidR="00F34F01" w:rsidRPr="00F34F01" w:rsidRDefault="00F34F01" w:rsidP="00F34F01">
      <w:pPr>
        <w:pStyle w:val="EndNoteBibliography"/>
        <w:ind w:left="240" w:right="240" w:firstLine="480"/>
      </w:pPr>
      <w:r w:rsidRPr="00F34F01">
        <w:t>[12]</w:t>
      </w:r>
      <w:r w:rsidRPr="00F34F01">
        <w:tab/>
        <w:t xml:space="preserve">M. Batty, "Big data, smart cities and city planning," </w:t>
      </w:r>
      <w:r w:rsidRPr="00F34F01">
        <w:rPr>
          <w:i/>
        </w:rPr>
        <w:t xml:space="preserve">Dialogues Hum Geogr, </w:t>
      </w:r>
      <w:r w:rsidRPr="00F34F01">
        <w:t>vol. 3, no. 3, pp. 274-279, Nov 2013, doi: 10.1177/2043820613513390.</w:t>
      </w:r>
    </w:p>
    <w:p w14:paraId="59155803" w14:textId="77777777" w:rsidR="00F34F01" w:rsidRPr="00F34F01" w:rsidRDefault="00F34F01" w:rsidP="00F34F01">
      <w:pPr>
        <w:pStyle w:val="EndNoteBibliography"/>
        <w:ind w:left="240" w:right="240" w:firstLine="480"/>
      </w:pPr>
      <w:r w:rsidRPr="00F34F01">
        <w:t>[13]</w:t>
      </w:r>
      <w:r w:rsidRPr="00F34F01">
        <w:tab/>
        <w:t xml:space="preserve">W. Villegas-Ch, X. Palacios-Pacheco, and S. Luján-Mora, "Application of a Smart City Model to a Traditional University Campus with a Big Data Architecture: A Sustainable Smart Campus," </w:t>
      </w:r>
      <w:r w:rsidRPr="00F34F01">
        <w:rPr>
          <w:i/>
        </w:rPr>
        <w:t xml:space="preserve">Sustainability, </w:t>
      </w:r>
      <w:r w:rsidRPr="00F34F01">
        <w:t>vol. 11, no. 10, 2019, doi: 10.3390/su11102857.</w:t>
      </w:r>
    </w:p>
    <w:p w14:paraId="3AB3A1A6" w14:textId="77777777" w:rsidR="00F34F01" w:rsidRPr="00F34F01" w:rsidRDefault="00F34F01" w:rsidP="00F34F01">
      <w:pPr>
        <w:pStyle w:val="EndNoteBibliography"/>
        <w:ind w:left="240" w:right="240" w:firstLine="480"/>
      </w:pPr>
      <w:r w:rsidRPr="00F34F01">
        <w:t>[14]</w:t>
      </w:r>
      <w:r w:rsidRPr="00F34F01">
        <w:tab/>
        <w:t xml:space="preserve">B. Williamson, "The hidden architecture of higher education: building a big data infrastructure for the ‘smarter university’," </w:t>
      </w:r>
      <w:r w:rsidRPr="00F34F01">
        <w:rPr>
          <w:i/>
        </w:rPr>
        <w:t xml:space="preserve">International Journal of Educational Technology in Higher Education, </w:t>
      </w:r>
      <w:r w:rsidRPr="00F34F01">
        <w:t>vol. 15, no. 1, 2018, doi: 10.1186/s41239-018-0094-1.</w:t>
      </w:r>
    </w:p>
    <w:p w14:paraId="622A3C10" w14:textId="77777777" w:rsidR="00F34F01" w:rsidRPr="00F34F01" w:rsidRDefault="00F34F01" w:rsidP="00F34F01">
      <w:pPr>
        <w:pStyle w:val="EndNoteBibliography"/>
        <w:ind w:left="240" w:right="240" w:firstLine="480"/>
        <w:rPr>
          <w:rFonts w:hint="eastAsia"/>
        </w:rPr>
      </w:pPr>
      <w:r w:rsidRPr="00F34F01">
        <w:rPr>
          <w:rFonts w:hint="eastAsia"/>
        </w:rPr>
        <w:t>[15]</w:t>
      </w:r>
      <w:r w:rsidRPr="00F34F01">
        <w:rPr>
          <w:rFonts w:hint="eastAsia"/>
        </w:rPr>
        <w:tab/>
      </w:r>
      <w:r w:rsidRPr="00F34F01">
        <w:rPr>
          <w:rFonts w:hint="eastAsia"/>
        </w:rPr>
        <w:t>國立陽明交通大學</w:t>
      </w:r>
      <w:r w:rsidRPr="00F34F01">
        <w:rPr>
          <w:rFonts w:hint="eastAsia"/>
        </w:rPr>
        <w:t>, "1120206</w:t>
      </w:r>
      <w:r w:rsidRPr="00F34F01">
        <w:rPr>
          <w:rFonts w:hint="eastAsia"/>
        </w:rPr>
        <w:t>數位轉型專案報告</w:t>
      </w:r>
      <w:r w:rsidRPr="00F34F01">
        <w:rPr>
          <w:rFonts w:hint="eastAsia"/>
        </w:rPr>
        <w:t xml:space="preserve">," </w:t>
      </w:r>
      <w:r w:rsidRPr="00F34F01">
        <w:rPr>
          <w:rFonts w:hint="eastAsia"/>
        </w:rPr>
        <w:t>台灣</w:t>
      </w:r>
      <w:r w:rsidRPr="00F34F01">
        <w:rPr>
          <w:rFonts w:hint="eastAsia"/>
        </w:rPr>
        <w:t xml:space="preserve">, 2023. </w:t>
      </w:r>
    </w:p>
    <w:p w14:paraId="3D641EF4" w14:textId="77777777" w:rsidR="00F34F01" w:rsidRPr="00F34F01" w:rsidRDefault="00F34F01" w:rsidP="00F34F01">
      <w:pPr>
        <w:pStyle w:val="EndNoteBibliography"/>
        <w:ind w:left="240" w:right="240" w:firstLine="480"/>
        <w:rPr>
          <w:rFonts w:hint="eastAsia"/>
        </w:rPr>
      </w:pPr>
      <w:r w:rsidRPr="00F34F01">
        <w:rPr>
          <w:rFonts w:hint="eastAsia"/>
        </w:rPr>
        <w:t>[16]</w:t>
      </w:r>
      <w:r w:rsidRPr="00F34F01">
        <w:rPr>
          <w:rFonts w:hint="eastAsia"/>
        </w:rPr>
        <w:tab/>
      </w:r>
      <w:r w:rsidRPr="00F34F01">
        <w:rPr>
          <w:rFonts w:hint="eastAsia"/>
        </w:rPr>
        <w:t>國立陽明交通大學</w:t>
      </w:r>
      <w:r w:rsidRPr="00F34F01">
        <w:rPr>
          <w:rFonts w:hint="eastAsia"/>
        </w:rPr>
        <w:t>, "</w:t>
      </w:r>
      <w:r w:rsidRPr="00F34F01">
        <w:rPr>
          <w:rFonts w:hint="eastAsia"/>
        </w:rPr>
        <w:t>數位校園年度成果展</w:t>
      </w:r>
      <w:r w:rsidRPr="00F34F01">
        <w:rPr>
          <w:rFonts w:hint="eastAsia"/>
        </w:rPr>
        <w:t xml:space="preserve">," </w:t>
      </w:r>
      <w:r w:rsidRPr="00F34F01">
        <w:rPr>
          <w:rFonts w:hint="eastAsia"/>
        </w:rPr>
        <w:t>國立陽明交通大學</w:t>
      </w:r>
      <w:r w:rsidRPr="00F34F01">
        <w:rPr>
          <w:rFonts w:hint="eastAsia"/>
        </w:rPr>
        <w:t xml:space="preserve">, 2023, </w:t>
      </w:r>
      <w:r w:rsidRPr="00F34F01">
        <w:rPr>
          <w:rFonts w:hint="eastAsia"/>
        </w:rPr>
        <w:t>新竹市</w:t>
      </w:r>
      <w:r w:rsidRPr="00F34F01">
        <w:rPr>
          <w:rFonts w:hint="eastAsia"/>
        </w:rPr>
        <w:t xml:space="preserve">: </w:t>
      </w:r>
      <w:r w:rsidRPr="00F34F01">
        <w:rPr>
          <w:rFonts w:hint="eastAsia"/>
        </w:rPr>
        <w:t>國立陽明交通大學</w:t>
      </w:r>
      <w:r w:rsidRPr="00F34F01">
        <w:rPr>
          <w:rFonts w:hint="eastAsia"/>
        </w:rPr>
        <w:t xml:space="preserve">. </w:t>
      </w:r>
    </w:p>
    <w:p w14:paraId="41DBCFEC" w14:textId="77777777" w:rsidR="00F34F01" w:rsidRPr="00F34F01" w:rsidRDefault="00F34F01" w:rsidP="00F34F01">
      <w:pPr>
        <w:pStyle w:val="EndNoteBibliography"/>
        <w:ind w:left="240" w:right="240" w:firstLine="480"/>
        <w:rPr>
          <w:rFonts w:hint="eastAsia"/>
        </w:rPr>
      </w:pPr>
      <w:r w:rsidRPr="00F34F01">
        <w:t>[17</w:t>
      </w:r>
      <w:r w:rsidRPr="00F34F01">
        <w:rPr>
          <w:rFonts w:hint="eastAsia"/>
        </w:rPr>
        <w:t>]</w:t>
      </w:r>
      <w:r w:rsidRPr="00F34F01">
        <w:rPr>
          <w:rFonts w:hint="eastAsia"/>
        </w:rPr>
        <w:tab/>
      </w:r>
      <w:r w:rsidRPr="00F34F01">
        <w:rPr>
          <w:rFonts w:hint="eastAsia"/>
        </w:rPr>
        <w:t>李大嵩</w:t>
      </w:r>
      <w:r w:rsidRPr="00F34F01">
        <w:rPr>
          <w:rFonts w:hint="eastAsia"/>
        </w:rPr>
        <w:t>, "</w:t>
      </w:r>
      <w:r w:rsidRPr="00F34F01">
        <w:rPr>
          <w:rFonts w:hint="eastAsia"/>
        </w:rPr>
        <w:t>數位校園簡報</w:t>
      </w:r>
      <w:r w:rsidRPr="00F34F01">
        <w:rPr>
          <w:rFonts w:hint="eastAsia"/>
        </w:rPr>
        <w:t>," 2022.</w:t>
      </w:r>
    </w:p>
    <w:p w14:paraId="0F1D1EE7" w14:textId="77777777" w:rsidR="00F34F01" w:rsidRPr="00F34F01" w:rsidRDefault="00F34F01" w:rsidP="00F34F01">
      <w:pPr>
        <w:pStyle w:val="EndNoteBibliography"/>
        <w:ind w:left="240" w:right="240" w:firstLine="480"/>
        <w:rPr>
          <w:rFonts w:hint="eastAsia"/>
        </w:rPr>
      </w:pPr>
      <w:r w:rsidRPr="00F34F01">
        <w:rPr>
          <w:rFonts w:hint="eastAsia"/>
        </w:rPr>
        <w:t>[18]</w:t>
      </w:r>
      <w:r w:rsidRPr="00F34F01">
        <w:rPr>
          <w:rFonts w:hint="eastAsia"/>
        </w:rPr>
        <w:tab/>
      </w:r>
      <w:r w:rsidRPr="00F34F01">
        <w:rPr>
          <w:rFonts w:hint="eastAsia"/>
        </w:rPr>
        <w:t>李大嵩</w:t>
      </w:r>
      <w:r w:rsidRPr="00F34F01">
        <w:rPr>
          <w:rFonts w:hint="eastAsia"/>
        </w:rPr>
        <w:t>, "</w:t>
      </w:r>
      <w:r w:rsidRPr="00F34F01">
        <w:rPr>
          <w:rFonts w:hint="eastAsia"/>
        </w:rPr>
        <w:t>數位校園轉型推動架構</w:t>
      </w:r>
      <w:r w:rsidRPr="00F34F01">
        <w:rPr>
          <w:rFonts w:hint="eastAsia"/>
        </w:rPr>
        <w:t xml:space="preserve">," </w:t>
      </w:r>
      <w:r w:rsidRPr="00F34F01">
        <w:rPr>
          <w:rFonts w:hint="eastAsia"/>
        </w:rPr>
        <w:t>新竹市</w:t>
      </w:r>
      <w:r w:rsidRPr="00F34F01">
        <w:rPr>
          <w:rFonts w:hint="eastAsia"/>
        </w:rPr>
        <w:t xml:space="preserve">, 2025. </w:t>
      </w:r>
    </w:p>
    <w:p w14:paraId="3EDC604E" w14:textId="77777777" w:rsidR="00F34F01" w:rsidRPr="00F34F01" w:rsidRDefault="00F34F01" w:rsidP="00F34F01">
      <w:pPr>
        <w:pStyle w:val="EndNoteBibliography"/>
        <w:ind w:left="240" w:right="240" w:firstLine="480"/>
        <w:rPr>
          <w:rFonts w:hint="eastAsia"/>
        </w:rPr>
      </w:pPr>
      <w:r w:rsidRPr="00F34F01">
        <w:rPr>
          <w:rFonts w:hint="eastAsia"/>
        </w:rPr>
        <w:t>[19]</w:t>
      </w:r>
      <w:r w:rsidRPr="00F34F01">
        <w:rPr>
          <w:rFonts w:hint="eastAsia"/>
        </w:rPr>
        <w:tab/>
      </w:r>
      <w:r w:rsidRPr="00F34F01">
        <w:rPr>
          <w:rFonts w:hint="eastAsia"/>
        </w:rPr>
        <w:t>國立陽明交通大學</w:t>
      </w:r>
      <w:r w:rsidRPr="00F34F01">
        <w:rPr>
          <w:rFonts w:hint="eastAsia"/>
        </w:rPr>
        <w:t>, "</w:t>
      </w:r>
      <w:r w:rsidRPr="00F34F01">
        <w:rPr>
          <w:rFonts w:hint="eastAsia"/>
        </w:rPr>
        <w:t>數位轉型白皮書簡報</w:t>
      </w:r>
      <w:r w:rsidRPr="00F34F01">
        <w:rPr>
          <w:rFonts w:hint="eastAsia"/>
        </w:rPr>
        <w:t xml:space="preserve">," </w:t>
      </w:r>
      <w:r w:rsidRPr="00F34F01">
        <w:rPr>
          <w:rFonts w:hint="eastAsia"/>
        </w:rPr>
        <w:t>新竹市</w:t>
      </w:r>
      <w:r w:rsidRPr="00F34F01">
        <w:rPr>
          <w:rFonts w:hint="eastAsia"/>
        </w:rPr>
        <w:t xml:space="preserve">, 2025. </w:t>
      </w:r>
    </w:p>
    <w:p w14:paraId="45BD0DE2" w14:textId="77777777" w:rsidR="00F34F01" w:rsidRPr="00F34F01" w:rsidRDefault="00F34F01" w:rsidP="00F34F01">
      <w:pPr>
        <w:pStyle w:val="EndNoteBibliography"/>
        <w:ind w:left="240" w:right="240" w:firstLine="480"/>
        <w:rPr>
          <w:rFonts w:hint="eastAsia"/>
        </w:rPr>
      </w:pPr>
      <w:r w:rsidRPr="00F34F01">
        <w:rPr>
          <w:rFonts w:hint="eastAsia"/>
        </w:rPr>
        <w:t>[20]</w:t>
      </w:r>
      <w:r w:rsidRPr="00F34F01">
        <w:rPr>
          <w:rFonts w:hint="eastAsia"/>
        </w:rPr>
        <w:tab/>
        <w:t xml:space="preserve">(2023). </w:t>
      </w:r>
      <w:r w:rsidRPr="00F34F01">
        <w:rPr>
          <w:rFonts w:hint="eastAsia"/>
          <w:i/>
        </w:rPr>
        <w:t>國立陽明交通大學光復及博愛校區交通管理收費標準</w:t>
      </w:r>
      <w:r w:rsidRPr="00F34F01">
        <w:rPr>
          <w:rFonts w:hint="eastAsia"/>
          <w:i/>
        </w:rPr>
        <w:t xml:space="preserve"> (1131225</w:t>
      </w:r>
      <w:r w:rsidRPr="00F34F01">
        <w:rPr>
          <w:rFonts w:hint="eastAsia"/>
          <w:i/>
        </w:rPr>
        <w:t>修正通過</w:t>
      </w:r>
      <w:r w:rsidRPr="00F34F01">
        <w:rPr>
          <w:rFonts w:hint="eastAsia"/>
          <w:i/>
        </w:rPr>
        <w:t>)</w:t>
      </w:r>
      <w:r w:rsidRPr="00F34F01">
        <w:rPr>
          <w:rFonts w:hint="eastAsia"/>
        </w:rPr>
        <w:t xml:space="preserve">. </w:t>
      </w:r>
    </w:p>
    <w:p w14:paraId="6EC67CF7" w14:textId="77777777" w:rsidR="00F34F01" w:rsidRPr="00F34F01" w:rsidRDefault="00F34F01" w:rsidP="00F34F01">
      <w:pPr>
        <w:pStyle w:val="EndNoteBibliography"/>
        <w:ind w:left="240" w:right="240" w:firstLine="480"/>
        <w:rPr>
          <w:rFonts w:hint="eastAsia"/>
        </w:rPr>
      </w:pPr>
      <w:r w:rsidRPr="00F34F01">
        <w:rPr>
          <w:rFonts w:hint="eastAsia"/>
        </w:rPr>
        <w:t>[21]</w:t>
      </w:r>
      <w:r w:rsidRPr="00F34F01">
        <w:rPr>
          <w:rFonts w:hint="eastAsia"/>
        </w:rPr>
        <w:tab/>
        <w:t xml:space="preserve">(2023). </w:t>
      </w:r>
      <w:r w:rsidRPr="00F34F01">
        <w:rPr>
          <w:rFonts w:hint="eastAsia"/>
          <w:i/>
        </w:rPr>
        <w:t>國立陽明交通大學光復及博愛校區校園交通管理細則（</w:t>
      </w:r>
      <w:r w:rsidRPr="00F34F01">
        <w:rPr>
          <w:rFonts w:hint="eastAsia"/>
          <w:i/>
        </w:rPr>
        <w:t>112</w:t>
      </w:r>
      <w:r w:rsidRPr="00F34F01">
        <w:rPr>
          <w:rFonts w:hint="eastAsia"/>
          <w:i/>
        </w:rPr>
        <w:t>年</w:t>
      </w:r>
      <w:r w:rsidRPr="00F34F01">
        <w:rPr>
          <w:rFonts w:hint="eastAsia"/>
          <w:i/>
        </w:rPr>
        <w:t>5</w:t>
      </w:r>
      <w:r w:rsidRPr="00F34F01">
        <w:rPr>
          <w:rFonts w:hint="eastAsia"/>
          <w:i/>
        </w:rPr>
        <w:t>月</w:t>
      </w:r>
      <w:r w:rsidRPr="00F34F01">
        <w:rPr>
          <w:rFonts w:hint="eastAsia"/>
          <w:i/>
        </w:rPr>
        <w:t>18</w:t>
      </w:r>
      <w:r w:rsidRPr="00F34F01">
        <w:rPr>
          <w:rFonts w:hint="eastAsia"/>
          <w:i/>
        </w:rPr>
        <w:t>日通過）</w:t>
      </w:r>
      <w:r w:rsidRPr="00F34F01">
        <w:rPr>
          <w:rFonts w:hint="eastAsia"/>
        </w:rPr>
        <w:t xml:space="preserve">. </w:t>
      </w:r>
    </w:p>
    <w:p w14:paraId="74E78789" w14:textId="77777777" w:rsidR="00F34F01" w:rsidRPr="00F34F01" w:rsidRDefault="00F34F01" w:rsidP="00F34F01">
      <w:pPr>
        <w:pStyle w:val="EndNoteBibliography"/>
        <w:ind w:left="240" w:right="240" w:firstLine="480"/>
        <w:rPr>
          <w:rFonts w:hint="eastAsia"/>
        </w:rPr>
      </w:pPr>
      <w:r w:rsidRPr="00F34F01">
        <w:rPr>
          <w:rFonts w:hint="eastAsia"/>
        </w:rPr>
        <w:t>[22]</w:t>
      </w:r>
      <w:r w:rsidRPr="00F34F01">
        <w:rPr>
          <w:rFonts w:hint="eastAsia"/>
        </w:rPr>
        <w:tab/>
      </w:r>
      <w:r w:rsidRPr="00F34F01">
        <w:rPr>
          <w:rFonts w:hint="eastAsia"/>
        </w:rPr>
        <w:t>國立陽明交通大學</w:t>
      </w:r>
      <w:r w:rsidRPr="00F34F01">
        <w:rPr>
          <w:rFonts w:hint="eastAsia"/>
        </w:rPr>
        <w:t>, "</w:t>
      </w:r>
      <w:r w:rsidRPr="00F34F01">
        <w:rPr>
          <w:rFonts w:hint="eastAsia"/>
        </w:rPr>
        <w:t>創新智慧校園：以數位轉型驅動大學治理</w:t>
      </w:r>
      <w:r w:rsidRPr="00F34F01">
        <w:rPr>
          <w:rFonts w:hint="eastAsia"/>
        </w:rPr>
        <w:t xml:space="preserve">," </w:t>
      </w:r>
      <w:r w:rsidRPr="00F34F01">
        <w:rPr>
          <w:rFonts w:hint="eastAsia"/>
        </w:rPr>
        <w:t>國立陽明交通大學</w:t>
      </w:r>
      <w:r w:rsidRPr="00F34F01">
        <w:rPr>
          <w:rFonts w:hint="eastAsia"/>
        </w:rPr>
        <w:t xml:space="preserve"> </w:t>
      </w:r>
      <w:r w:rsidRPr="00F34F01">
        <w:rPr>
          <w:rFonts w:hint="eastAsia"/>
        </w:rPr>
        <w:t>校務大數據研究中心</w:t>
      </w:r>
      <w:r w:rsidRPr="00F34F01">
        <w:rPr>
          <w:rFonts w:hint="eastAsia"/>
        </w:rPr>
        <w:t xml:space="preserve">, </w:t>
      </w:r>
      <w:r w:rsidRPr="00F34F01">
        <w:rPr>
          <w:rFonts w:hint="eastAsia"/>
        </w:rPr>
        <w:t>新竹市</w:t>
      </w:r>
      <w:r w:rsidRPr="00F34F01">
        <w:rPr>
          <w:rFonts w:hint="eastAsia"/>
        </w:rPr>
        <w:t xml:space="preserve">, CIRDA </w:t>
      </w:r>
      <w:r w:rsidRPr="00F34F01">
        <w:rPr>
          <w:rFonts w:hint="eastAsia"/>
        </w:rPr>
        <w:t>電子報</w:t>
      </w:r>
      <w:r w:rsidRPr="00F34F01">
        <w:rPr>
          <w:rFonts w:hint="eastAsia"/>
        </w:rPr>
        <w:t xml:space="preserve"> </w:t>
      </w:r>
      <w:r w:rsidRPr="00F34F01">
        <w:rPr>
          <w:rFonts w:hint="eastAsia"/>
        </w:rPr>
        <w:t>第</w:t>
      </w:r>
      <w:r w:rsidRPr="00F34F01">
        <w:rPr>
          <w:rFonts w:hint="eastAsia"/>
        </w:rPr>
        <w:t>10</w:t>
      </w:r>
      <w:r w:rsidRPr="00F34F01">
        <w:rPr>
          <w:rFonts w:hint="eastAsia"/>
        </w:rPr>
        <w:t>期</w:t>
      </w:r>
      <w:r w:rsidRPr="00F34F01">
        <w:rPr>
          <w:rFonts w:hint="eastAsia"/>
        </w:rPr>
        <w:t>, 2023. Accessed: 2025</w:t>
      </w:r>
      <w:r w:rsidRPr="00F34F01">
        <w:rPr>
          <w:rFonts w:hint="eastAsia"/>
        </w:rPr>
        <w:t>年</w:t>
      </w:r>
      <w:r w:rsidRPr="00F34F01">
        <w:rPr>
          <w:rFonts w:hint="eastAsia"/>
        </w:rPr>
        <w:t>6</w:t>
      </w:r>
      <w:r w:rsidRPr="00F34F01">
        <w:rPr>
          <w:rFonts w:hint="eastAsia"/>
        </w:rPr>
        <w:t>月</w:t>
      </w:r>
      <w:r w:rsidRPr="00F34F01">
        <w:rPr>
          <w:rFonts w:hint="eastAsia"/>
        </w:rPr>
        <w:t>23</w:t>
      </w:r>
      <w:r w:rsidRPr="00F34F01">
        <w:rPr>
          <w:rFonts w:hint="eastAsia"/>
        </w:rPr>
        <w:t>日</w:t>
      </w:r>
      <w:r w:rsidRPr="00F34F01">
        <w:rPr>
          <w:rFonts w:hint="eastAsia"/>
        </w:rPr>
        <w:t xml:space="preserve">. </w:t>
      </w:r>
    </w:p>
    <w:p w14:paraId="5F20CBC2" w14:textId="77777777" w:rsidR="00F34F01" w:rsidRPr="00F34F01" w:rsidRDefault="00F34F01" w:rsidP="00F34F01">
      <w:pPr>
        <w:pStyle w:val="EndNoteBibliography"/>
        <w:ind w:left="240" w:right="240" w:firstLine="480"/>
      </w:pPr>
      <w:r w:rsidRPr="00F34F01">
        <w:t>[23]</w:t>
      </w:r>
      <w:r w:rsidRPr="00F34F01">
        <w:tab/>
        <w:t xml:space="preserve">S. A. a. B. Alasadi, Wesam S., "Review of Data Preprocessing Techniques in Data Mining," </w:t>
      </w:r>
      <w:r w:rsidRPr="00F34F01">
        <w:rPr>
          <w:i/>
        </w:rPr>
        <w:t xml:space="preserve">Journal of Engineering and Applied Sciences, </w:t>
      </w:r>
      <w:r w:rsidRPr="00F34F01">
        <w:t>vol. 12, no. 16, pp. 4102–4107, 2017.</w:t>
      </w:r>
    </w:p>
    <w:p w14:paraId="734143EC" w14:textId="77777777" w:rsidR="00F34F01" w:rsidRPr="00F34F01" w:rsidRDefault="00F34F01" w:rsidP="00F34F01">
      <w:pPr>
        <w:pStyle w:val="EndNoteBibliography"/>
        <w:ind w:left="240" w:right="240" w:firstLine="480"/>
      </w:pPr>
      <w:r w:rsidRPr="00F34F01">
        <w:t>[24]</w:t>
      </w:r>
      <w:r w:rsidRPr="00F34F01">
        <w:tab/>
        <w:t>S. García, S. Ram</w:t>
      </w:r>
      <w:r w:rsidRPr="00F34F01">
        <w:rPr>
          <w:rFonts w:hint="eastAsia"/>
        </w:rPr>
        <w:t>í</w:t>
      </w:r>
      <w:r w:rsidRPr="00F34F01">
        <w:t xml:space="preserve">rez-Gallego, J. Luengo, J. M. Benítez, and F. Herrera, "Big data preprocessing: methods and prospects," </w:t>
      </w:r>
      <w:r w:rsidRPr="00F34F01">
        <w:rPr>
          <w:i/>
        </w:rPr>
        <w:t xml:space="preserve">Big Data Analytics, </w:t>
      </w:r>
      <w:r w:rsidRPr="00F34F01">
        <w:t>vol. 1, no. 1, 2016, doi: 10.1186/s41044-016-0014-0.</w:t>
      </w:r>
    </w:p>
    <w:p w14:paraId="5D3D914C" w14:textId="4716C377" w:rsidR="00F34F01" w:rsidRPr="00F34F01" w:rsidRDefault="00F34F01" w:rsidP="00F34F01">
      <w:pPr>
        <w:pStyle w:val="EndNoteBibliography"/>
        <w:ind w:left="240" w:right="240" w:firstLine="480"/>
      </w:pPr>
      <w:r w:rsidRPr="00F34F01">
        <w:t>[25]</w:t>
      </w:r>
      <w:r w:rsidRPr="00F34F01">
        <w:tab/>
        <w:t xml:space="preserve">E. D. Rahm, Hong Hai, "Data Cleaning: Problems and Current Approaches," </w:t>
      </w:r>
      <w:r w:rsidRPr="00F34F01">
        <w:rPr>
          <w:i/>
        </w:rPr>
        <w:t xml:space="preserve">Bulletin of the IEEE Technical Committee on Data Engineering, </w:t>
      </w:r>
      <w:r w:rsidRPr="00F34F01">
        <w:t xml:space="preserve">vol. 23, no. 4, pp. 3-11, 2000. [Online]. Available: </w:t>
      </w:r>
      <w:hyperlink r:id="rId98" w:history="1">
        <w:r w:rsidRPr="00F34F01">
          <w:rPr>
            <w:rStyle w:val="a5"/>
          </w:rPr>
          <w:t>http://dbs.uni-leipzig.de</w:t>
        </w:r>
      </w:hyperlink>
      <w:r w:rsidRPr="00F34F01">
        <w:t>.</w:t>
      </w:r>
    </w:p>
    <w:p w14:paraId="6B2F77C6" w14:textId="77777777" w:rsidR="00F34F01" w:rsidRPr="00F34F01" w:rsidRDefault="00F34F01" w:rsidP="00F34F01">
      <w:pPr>
        <w:pStyle w:val="EndNoteBibliography"/>
        <w:ind w:left="240" w:right="240" w:firstLine="480"/>
      </w:pPr>
      <w:r w:rsidRPr="00F34F01">
        <w:t>[26]</w:t>
      </w:r>
      <w:r w:rsidRPr="00F34F01">
        <w:tab/>
        <w:t xml:space="preserve">F. Ridzuan and W. M. N. W. Zainon, "A Review on Data Cleansing Methods for Big Data," </w:t>
      </w:r>
      <w:r w:rsidRPr="00F34F01">
        <w:rPr>
          <w:i/>
        </w:rPr>
        <w:t xml:space="preserve">Procedia Computer Science, </w:t>
      </w:r>
      <w:r w:rsidRPr="00F34F01">
        <w:t>vol. 161, pp. 731-738, 2019.</w:t>
      </w:r>
    </w:p>
    <w:p w14:paraId="49488B8C" w14:textId="77777777" w:rsidR="00F34F01" w:rsidRPr="00F34F01" w:rsidRDefault="00F34F01" w:rsidP="00F34F01">
      <w:pPr>
        <w:pStyle w:val="EndNoteBibliography"/>
        <w:ind w:left="240" w:right="240" w:firstLine="480"/>
      </w:pPr>
      <w:r w:rsidRPr="00F34F01">
        <w:t>[27]</w:t>
      </w:r>
      <w:r w:rsidRPr="00F34F01">
        <w:tab/>
        <w:t xml:space="preserve">U. P.-S. Fayyad, Gregory; Smyth, Padhraic. (1996) From Data Mining to Knowledge Discovery in Databases. </w:t>
      </w:r>
      <w:r w:rsidRPr="00F34F01">
        <w:rPr>
          <w:i/>
        </w:rPr>
        <w:t>AI Magazine</w:t>
      </w:r>
      <w:r w:rsidRPr="00F34F01">
        <w:t xml:space="preserve">. 37–54. </w:t>
      </w:r>
    </w:p>
    <w:p w14:paraId="491EEFF7" w14:textId="77777777" w:rsidR="00F34F01" w:rsidRPr="00F34F01" w:rsidRDefault="00F34F01" w:rsidP="00F34F01">
      <w:pPr>
        <w:pStyle w:val="EndNoteBibliography"/>
        <w:ind w:left="240" w:right="240" w:firstLine="480"/>
      </w:pPr>
      <w:r w:rsidRPr="00F34F01">
        <w:t>[28]</w:t>
      </w:r>
      <w:r w:rsidRPr="00F34F01">
        <w:tab/>
        <w:t>D. J. Hand, "Principles of Data Mining," 2007.</w:t>
      </w:r>
    </w:p>
    <w:p w14:paraId="62EE6224" w14:textId="7F1E5139" w:rsidR="00A50B58" w:rsidRDefault="006F6002" w:rsidP="00E7394B">
      <w:pPr>
        <w:widowControl/>
        <w:spacing w:line="240" w:lineRule="auto"/>
        <w:ind w:left="240" w:right="240" w:firstLine="641"/>
        <w:jc w:val="left"/>
        <w:outlineLvl w:val="0"/>
        <w:rPr>
          <w:b/>
          <w:sz w:val="32"/>
          <w:szCs w:val="32"/>
        </w:rPr>
      </w:pPr>
      <w:r>
        <w:rPr>
          <w:b/>
          <w:sz w:val="32"/>
          <w:szCs w:val="32"/>
        </w:rPr>
        <w:lastRenderedPageBreak/>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6E40F" w14:textId="77777777" w:rsidR="00F559B4" w:rsidRDefault="00F559B4" w:rsidP="00447340">
      <w:pPr>
        <w:spacing w:line="240" w:lineRule="auto"/>
        <w:ind w:left="240" w:right="240" w:firstLine="480"/>
      </w:pPr>
      <w:r>
        <w:separator/>
      </w:r>
    </w:p>
  </w:endnote>
  <w:endnote w:type="continuationSeparator" w:id="0">
    <w:p w14:paraId="04D478B5" w14:textId="77777777" w:rsidR="00F559B4" w:rsidRDefault="00F559B4"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7BC90" w14:textId="77777777" w:rsidR="00F559B4" w:rsidRDefault="00F559B4" w:rsidP="00447340">
      <w:pPr>
        <w:spacing w:line="240" w:lineRule="auto"/>
        <w:ind w:left="240" w:right="240" w:firstLine="480"/>
      </w:pPr>
      <w:r>
        <w:separator/>
      </w:r>
    </w:p>
  </w:footnote>
  <w:footnote w:type="continuationSeparator" w:id="0">
    <w:p w14:paraId="3D6B4621" w14:textId="77777777" w:rsidR="00F559B4" w:rsidRDefault="00F559B4"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F559B4">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F559B4">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F559B4"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F559B4">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F559B4">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F559B4"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0C0"/>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A79A2"/>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6C7D"/>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1211"/>
    <w:rsid w:val="003D2A7F"/>
    <w:rsid w:val="003D2B3A"/>
    <w:rsid w:val="003D2EF4"/>
    <w:rsid w:val="003D3FC9"/>
    <w:rsid w:val="003D42E9"/>
    <w:rsid w:val="003D4788"/>
    <w:rsid w:val="003D4A0F"/>
    <w:rsid w:val="003D5485"/>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113C"/>
    <w:rsid w:val="006B174C"/>
    <w:rsid w:val="006B1899"/>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96133"/>
    <w:rsid w:val="008A013C"/>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699"/>
    <w:rsid w:val="00962BE3"/>
    <w:rsid w:val="0096421F"/>
    <w:rsid w:val="00964295"/>
    <w:rsid w:val="00964575"/>
    <w:rsid w:val="00964DAB"/>
    <w:rsid w:val="00964F33"/>
    <w:rsid w:val="0096545F"/>
    <w:rsid w:val="00966C76"/>
    <w:rsid w:val="009672D9"/>
    <w:rsid w:val="009675E5"/>
    <w:rsid w:val="0096788D"/>
    <w:rsid w:val="009700F3"/>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07DF"/>
    <w:rsid w:val="00B70868"/>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473"/>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D6D"/>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D45"/>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9</TotalTime>
  <Pages>87</Pages>
  <Words>9763</Words>
  <Characters>55651</Characters>
  <Application>Microsoft Office Word</Application>
  <DocSecurity>0</DocSecurity>
  <Lines>463</Lines>
  <Paragraphs>130</Paragraphs>
  <ScaleCrop>false</ScaleCrop>
  <Company/>
  <LinksUpToDate>false</LinksUpToDate>
  <CharactersWithSpaces>6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28</cp:revision>
  <cp:lastPrinted>2023-07-22T00:27:00Z</cp:lastPrinted>
  <dcterms:created xsi:type="dcterms:W3CDTF">2025-06-23T02:29:00Z</dcterms:created>
  <dcterms:modified xsi:type="dcterms:W3CDTF">2025-07-02T06:33:00Z</dcterms:modified>
</cp:coreProperties>
</file>